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F2A504" w14:textId="060C1E61" w:rsidR="007F662D" w:rsidRDefault="008D5C81">
      <w:r>
        <w:t xml:space="preserve">Presently </w:t>
      </w:r>
      <w:r w:rsidR="007F662D">
        <w:t>Atmospheric</w:t>
      </w:r>
      <w:r>
        <w:t xml:space="preserve"> CO</w:t>
      </w:r>
      <w:r>
        <w:softHyphen/>
      </w:r>
      <w:r>
        <w:rPr>
          <w:vertAlign w:val="subscript"/>
        </w:rPr>
        <w:t>2</w:t>
      </w:r>
      <w:r>
        <w:t xml:space="preserve"> levels are over 400 ppm</w:t>
      </w:r>
      <w:r w:rsidR="007F662D">
        <w:t xml:space="preserve"> </w:t>
      </w:r>
      <w:r w:rsidR="007F662D">
        <w:fldChar w:fldCharType="begin">
          <w:fldData xml:space="preserve">PEVuZE5vdGU+PENpdGUgQXV0aG9yWWVhcj0iMSI+PEF1dGhvcj5EdW5uPC9BdXRob3I+PFllYXI+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</w:fldData>
        </w:fldChar>
      </w:r>
      <w:r w:rsidR="007F46A9">
        <w:instrText xml:space="preserve"> ADDIN EN.CITE </w:instrText>
      </w:r>
      <w:r w:rsidR="007F46A9">
        <w:fldChar w:fldCharType="begin">
          <w:fldData xml:space="preserve">PEVuZE5vdGU+PENpdGUgQXV0aG9yWWVhcj0iMSI+PEF1dGhvcj5EdW5uPC9BdXRob3I+PFllYXI+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</w:fldData>
        </w:fldChar>
      </w:r>
      <w:r w:rsidR="007F46A9">
        <w:instrText xml:space="preserve"> ADDIN EN.CITE.DATA </w:instrText>
      </w:r>
      <w:r w:rsidR="007F46A9">
        <w:fldChar w:fldCharType="end"/>
      </w:r>
      <w:r w:rsidR="007F662D">
        <w:fldChar w:fldCharType="separate"/>
      </w:r>
      <w:r w:rsidR="007F46A9">
        <w:rPr>
          <w:noProof/>
        </w:rPr>
        <w:t>Dunn</w:t>
      </w:r>
      <w:r w:rsidR="007F46A9" w:rsidRPr="007F46A9">
        <w:rPr>
          <w:i/>
          <w:noProof/>
        </w:rPr>
        <w:t xml:space="preserve"> et al.</w:t>
      </w:r>
      <w:r w:rsidR="007F46A9">
        <w:rPr>
          <w:noProof/>
        </w:rPr>
        <w:t xml:space="preserve"> (2020)</w:t>
      </w:r>
      <w:r w:rsidR="007F662D">
        <w:fldChar w:fldCharType="end"/>
      </w:r>
      <w:r w:rsidR="007F662D">
        <w:t xml:space="preserve"> well above preindustrial levels of approximately 275 ppm</w:t>
      </w:r>
      <w:r w:rsidR="00D11758">
        <w:fldChar w:fldCharType="begin"/>
      </w:r>
      <w:r w:rsidR="00E952D6">
        <w:instrText xml:space="preserve"> ADDIN EN.CITE &lt;EndNote&gt;&lt;Cite&gt;&lt;Author&gt;Macfarling&lt;/Author&gt;&lt;Year&gt;2006&lt;/Year&gt;&lt;RecNum&gt;616&lt;/RecNum&gt;&lt;DisplayText&gt;(Macfarling&lt;style face="italic"&gt; et al.&lt;/style&gt;, 2006)&lt;/DisplayText&gt;&lt;record&gt;&lt;rec-number&gt;616&lt;/rec-number&gt;&lt;foreign-keys&gt;&lt;key app="EN" db-id="txser5rwvpdr0ae9aphvww5erfrws0sxpdfe" timestamp="1652908052"&gt;616&lt;/key&gt;&lt;/foreign-keys&gt;&lt;ref-type name="Journal Article"&gt;17&lt;/ref-type&gt;&lt;contributors&gt;&lt;authors&gt;&lt;author&gt;Macfarling, M.&lt;/author&gt;&lt;author&gt;Etheridge, D.&lt;/author&gt;&lt;author&gt;Trudinger, C.&lt;/author&gt;&lt;author&gt;Steele, P.&lt;/author&gt;&lt;author&gt;Langenfelds, R.&lt;/author&gt;&lt;author&gt;Van Ommen, T.&lt;/author&gt;&lt;author&gt;Smith, A.&lt;/author&gt;&lt;author&gt;Elkins, J.&lt;/author&gt;&lt;/authors&gt;&lt;/contributors&gt;&lt;titles&gt;&lt;title&gt;Law Dome CO2, CH4 and N2O ice core records extended to 2000 years BP&lt;/title&gt;&lt;secondary-title&gt;Geophysical Research Letters&lt;/secondary-title&gt;&lt;/titles&gt;&lt;periodical&gt;&lt;full-title&gt;Geophysical Research Letters&lt;/full-title&gt;&lt;/periodical&gt;&lt;volume&gt;33&lt;/volume&gt;&lt;number&gt;14&lt;/number&gt;&lt;dates&gt;&lt;year&gt;2006&lt;/year&gt;&lt;/dates&gt;&lt;isbn&gt;0094-8276&lt;/isbn&gt;&lt;urls&gt;&lt;/urls&gt;&lt;/record&gt;&lt;/Cite&gt;&lt;/EndNote&gt;</w:instrText>
      </w:r>
      <w:r w:rsidR="00D11758">
        <w:fldChar w:fldCharType="separate"/>
      </w:r>
      <w:r w:rsidR="00E952D6">
        <w:rPr>
          <w:noProof/>
        </w:rPr>
        <w:t>(Macfarling</w:t>
      </w:r>
      <w:r w:rsidR="00E952D6" w:rsidRPr="00E952D6">
        <w:rPr>
          <w:i/>
          <w:noProof/>
        </w:rPr>
        <w:t xml:space="preserve"> et al.</w:t>
      </w:r>
      <w:r w:rsidR="00E952D6">
        <w:rPr>
          <w:noProof/>
        </w:rPr>
        <w:t>, 2006)</w:t>
      </w:r>
      <w:r w:rsidR="00D11758">
        <w:fldChar w:fldCharType="end"/>
      </w:r>
      <w:r w:rsidR="00D11758">
        <w:t xml:space="preserve">. </w:t>
      </w:r>
      <w:r w:rsidR="007F46A9">
        <w:t>The world’s o</w:t>
      </w:r>
      <w:r w:rsidR="007F662D">
        <w:t>ceans absorb as much as one third of annual anthropogenic CO</w:t>
      </w:r>
      <w:r w:rsidR="007F662D">
        <w:rPr>
          <w:vertAlign w:val="subscript"/>
        </w:rPr>
        <w:t>2</w:t>
      </w:r>
      <w:r w:rsidR="007F662D">
        <w:t xml:space="preserve"> </w:t>
      </w:r>
      <w:r w:rsidR="00D11758">
        <w:fldChar w:fldCharType="begin"/>
      </w:r>
      <w:r w:rsidR="00D11758">
        <w:instrText xml:space="preserve"> ADDIN EN.CITE &lt;EndNote&gt;&lt;Cite&gt;&lt;Author&gt;Doney&lt;/Author&gt;&lt;Year&gt;2009&lt;/Year&gt;&lt;RecNum&gt;617&lt;/RecNum&gt;&lt;DisplayText&gt;(Doney&lt;style face="italic"&gt; et al.&lt;/style&gt;, 2009)&lt;/DisplayText&gt;&lt;record&gt;&lt;rec-number&gt;617&lt;/rec-number&gt;&lt;foreign-keys&gt;&lt;key app="EN" db-id="txser5rwvpdr0ae9aphvww5erfrws0sxpdfe" timestamp="1652908263"&gt;617&lt;/key&gt;&lt;/foreign-keys&gt;&lt;ref-type name="Journal Article"&gt;17&lt;/ref-type&gt;&lt;contributors&gt;&lt;authors&gt;&lt;author&gt;Doney, Scott C&lt;/author&gt;&lt;author&gt;Fabry, Victoria J&lt;/author&gt;&lt;author&gt;Feely, Richard A&lt;/author&gt;&lt;author&gt;Kleypas, Joan A&lt;/author&gt;&lt;/authors&gt;&lt;/contributors&gt;&lt;titles&gt;&lt;title&gt;Ocean acidification: the other CO2 problem&lt;/title&gt;&lt;secondary-title&gt;Annual review of marine science&lt;/secondary-title&gt;&lt;/titles&gt;&lt;periodical&gt;&lt;full-title&gt;Annual review of marine science&lt;/full-title&gt;&lt;/periodical&gt;&lt;pages&gt;169-192&lt;/pages&gt;&lt;volume&gt;1&lt;/volume&gt;&lt;dates&gt;&lt;year&gt;2009&lt;/year&gt;&lt;/dates&gt;&lt;isbn&gt;1941-1405&lt;/isbn&gt;&lt;urls&gt;&lt;/urls&gt;&lt;/record&gt;&lt;/Cite&gt;&lt;/EndNote&gt;</w:instrText>
      </w:r>
      <w:r w:rsidR="00D11758">
        <w:fldChar w:fldCharType="separate"/>
      </w:r>
      <w:r w:rsidR="00D11758">
        <w:rPr>
          <w:noProof/>
        </w:rPr>
        <w:t>(Doney</w:t>
      </w:r>
      <w:r w:rsidR="00D11758" w:rsidRPr="00D11758">
        <w:rPr>
          <w:i/>
          <w:noProof/>
        </w:rPr>
        <w:t xml:space="preserve"> et al.</w:t>
      </w:r>
      <w:r w:rsidR="00D11758">
        <w:rPr>
          <w:noProof/>
        </w:rPr>
        <w:t>, 2009)</w:t>
      </w:r>
      <w:r w:rsidR="00D11758">
        <w:fldChar w:fldCharType="end"/>
      </w:r>
      <w:r w:rsidR="007F662D">
        <w:t>, causing an increase in oceanic pCO</w:t>
      </w:r>
      <w:r w:rsidR="007F662D">
        <w:rPr>
          <w:vertAlign w:val="subscript"/>
        </w:rPr>
        <w:t>2</w:t>
      </w:r>
      <w:r w:rsidR="007F662D">
        <w:t xml:space="preserve">.  </w:t>
      </w:r>
      <w:r w:rsidR="002A4F39">
        <w:t>The increased pCO</w:t>
      </w:r>
      <w:r w:rsidR="002A4F39">
        <w:rPr>
          <w:vertAlign w:val="subscript"/>
        </w:rPr>
        <w:t xml:space="preserve">2 </w:t>
      </w:r>
      <w:r w:rsidR="002A4F39">
        <w:t xml:space="preserve"> drives a decrease in pH, causing </w:t>
      </w:r>
      <w:r w:rsidR="00282E7D">
        <w:t>oceanic</w:t>
      </w:r>
      <w:r w:rsidR="002A4F39">
        <w:t xml:space="preserve"> pH to decline from </w:t>
      </w:r>
      <w:r w:rsidR="00282E7D">
        <w:t xml:space="preserve">its </w:t>
      </w:r>
      <w:r w:rsidR="002A4F39">
        <w:t>pre-industrial revolution leve</w:t>
      </w:r>
      <w:r w:rsidR="00282E7D">
        <w:t>l</w:t>
      </w:r>
      <w:r w:rsidR="002A4F39">
        <w:t xml:space="preserve"> of 8.2 to </w:t>
      </w:r>
      <w:r w:rsidR="00282E7D">
        <w:t xml:space="preserve">a current average below 8.1, in a process termed ocean acidification </w:t>
      </w:r>
      <w:r w:rsidR="00282E7D">
        <w:fldChar w:fldCharType="begin"/>
      </w:r>
      <w:r w:rsidR="00E77B39">
        <w:instrText xml:space="preserve"> ADDIN EN.CITE &lt;EndNote&gt;&lt;Cite&gt;&lt;Author&gt;Caldeira&lt;/Author&gt;&lt;Year&gt;2003&lt;/Year&gt;&lt;RecNum&gt;564&lt;/RecNum&gt;&lt;DisplayText&gt;(Caldeira and Wickett, 2003)&lt;/DisplayText&gt;&lt;record&gt;&lt;rec-number&gt;564&lt;/rec-number&gt;&lt;foreign-keys&gt;&lt;key app="EN" db-id="txser5rwvpdr0ae9aphvww5erfrws0sxpdfe" timestamp="1437776203"&gt;564&lt;/key&gt;&lt;/foreign-keys&gt;&lt;ref-type name="Journal Article"&gt;17&lt;/ref-type&gt;&lt;contributors&gt;&lt;authors&gt;&lt;author&gt;Caldeira, Ken&lt;/author&gt;&lt;author&gt;Wickett, Michael E&lt;/author&gt;&lt;/authors&gt;&lt;/contributors&gt;&lt;titles&gt;&lt;title&gt;Oceanography: anthropogenic carbon and ocean pH&lt;/title&gt;&lt;secondary-title&gt;Nature&lt;/secondary-title&gt;&lt;/titles&gt;&lt;periodical&gt;&lt;full-title&gt;Nature&lt;/full-title&gt;&lt;/periodical&gt;&lt;pages&gt;365-365&lt;/pages&gt;&lt;volume&gt;425&lt;/volume&gt;&lt;number&gt;6956&lt;/number&gt;&lt;dates&gt;&lt;year&gt;2003&lt;/year&gt;&lt;/dates&gt;&lt;isbn&gt;0028-0836&lt;/isbn&gt;&lt;urls&gt;&lt;/urls&gt;&lt;/record&gt;&lt;/Cite&gt;&lt;/EndNote&gt;</w:instrText>
      </w:r>
      <w:r w:rsidR="00282E7D">
        <w:fldChar w:fldCharType="separate"/>
      </w:r>
      <w:r w:rsidR="00E77B39">
        <w:rPr>
          <w:noProof/>
        </w:rPr>
        <w:t>(Caldeira and Wickett, 2003)</w:t>
      </w:r>
      <w:r w:rsidR="00282E7D">
        <w:fldChar w:fldCharType="end"/>
      </w:r>
    </w:p>
    <w:p w14:paraId="45E3A591" w14:textId="49537448" w:rsidR="00282E7D" w:rsidRDefault="00282E7D"/>
    <w:p w14:paraId="404440FA" w14:textId="77777777" w:rsidR="004D0C0C" w:rsidRDefault="00282E7D">
      <w:r>
        <w:t>Initial studies of the impact of OA on marine organisms focused largely on challenges faced by calcifying organisms</w:t>
      </w:r>
      <w:r w:rsidR="00D11758">
        <w:fldChar w:fldCharType="begin"/>
      </w:r>
      <w:r w:rsidR="00D11758">
        <w:instrText xml:space="preserve"> ADDIN EN.CITE &lt;EndNote&gt;&lt;Cite&gt;&lt;Author&gt;Fabry&lt;/Author&gt;&lt;Year&gt;2008&lt;/Year&gt;&lt;RecNum&gt;566&lt;/RecNum&gt;&lt;DisplayText&gt;(Fabry&lt;style face="italic"&gt; et al.&lt;/style&gt;, 2008)&lt;/DisplayText&gt;&lt;record&gt;&lt;rec-number&gt;566&lt;/rec-number&gt;&lt;foreign-keys&gt;&lt;key app="EN" db-id="txser5rwvpdr0ae9aphvww5erfrws0sxpdfe" timestamp="1437776634"&gt;566&lt;/key&gt;&lt;/foreign-keys&gt;&lt;ref-type name="Journal Article"&gt;17&lt;/ref-type&gt;&lt;contributors&gt;&lt;authors&gt;&lt;author&gt;Fabry, Victoria J&lt;/author&gt;&lt;author&gt;Seibel, Brad A&lt;/author&gt;&lt;author&gt;Feely, Richard A&lt;/author&gt;&lt;author&gt;Orr, James C&lt;/author&gt;&lt;/authors&gt;&lt;/contributors&gt;&lt;titles&gt;&lt;title&gt;Impacts of ocean acidification on marine fauna and ecosystem processes&lt;/title&gt;&lt;secondary-title&gt;ICES Journal of Marine Science: Journal du Conseil&lt;/secondary-title&gt;&lt;/titles&gt;&lt;periodical&gt;&lt;full-title&gt;ICES Journal of Marine Science: Journal du Conseil&lt;/full-title&gt;&lt;/periodical&gt;&lt;pages&gt;414-432&lt;/pages&gt;&lt;volume&gt;65&lt;/volume&gt;&lt;number&gt;3&lt;/number&gt;&lt;dates&gt;&lt;year&gt;2008&lt;/year&gt;&lt;/dates&gt;&lt;isbn&gt;1054-3139&lt;/isbn&gt;&lt;urls&gt;&lt;/urls&gt;&lt;/record&gt;&lt;/Cite&gt;&lt;/EndNote&gt;</w:instrText>
      </w:r>
      <w:r w:rsidR="00D11758">
        <w:fldChar w:fldCharType="separate"/>
      </w:r>
      <w:r w:rsidR="00D11758">
        <w:rPr>
          <w:noProof/>
        </w:rPr>
        <w:t>(Fabry</w:t>
      </w:r>
      <w:r w:rsidR="00D11758" w:rsidRPr="00D11758">
        <w:rPr>
          <w:i/>
          <w:noProof/>
        </w:rPr>
        <w:t xml:space="preserve"> et al.</w:t>
      </w:r>
      <w:r w:rsidR="00D11758">
        <w:rPr>
          <w:noProof/>
        </w:rPr>
        <w:t>, 2008)</w:t>
      </w:r>
      <w:r w:rsidR="00D11758">
        <w:fldChar w:fldCharType="end"/>
      </w:r>
      <w:r w:rsidR="00D11758">
        <w:t xml:space="preserve">. </w:t>
      </w:r>
      <w:r>
        <w:t>However more recently there has been a number of studies that examine how OA impacts the physiology of an array of organisms.  Changes in pH have been shown to impact respiratory physiology</w:t>
      </w:r>
      <w:r w:rsidR="00D61110">
        <w:t xml:space="preserve"> </w:t>
      </w:r>
      <w:r w:rsidR="00D627DA">
        <w:fldChar w:fldCharType="begin">
          <w:fldData xml:space="preserve">PEVuZE5vdGU+PENpdGU+PEF1dGhvcj5NaWxsZXI8L0F1dGhvcj48WWVhcj4xOTg1PC9ZZWFyPjxS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</w:fldData>
        </w:fldChar>
      </w:r>
      <w:r w:rsidR="00D627DA">
        <w:instrText xml:space="preserve"> ADDIN EN.CITE </w:instrText>
      </w:r>
      <w:r w:rsidR="00D627DA">
        <w:fldChar w:fldCharType="begin">
          <w:fldData xml:space="preserve">PEVuZE5vdGU+PENpdGU+PEF1dGhvcj5NaWxsZXI8L0F1dGhvcj48WWVhcj4xOTg1PC9ZZWFyPjxS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</w:fldData>
        </w:fldChar>
      </w:r>
      <w:r w:rsidR="00D627DA">
        <w:instrText xml:space="preserve"> ADDIN EN.CITE.DATA </w:instrText>
      </w:r>
      <w:r w:rsidR="00D627DA">
        <w:fldChar w:fldCharType="end"/>
      </w:r>
      <w:r w:rsidR="00D627DA">
        <w:fldChar w:fldCharType="separate"/>
      </w:r>
      <w:r w:rsidR="00D627DA">
        <w:rPr>
          <w:noProof/>
        </w:rPr>
        <w:t>(Miller, 1985; Bridges, 1995; Widdicombe and Spicer, 2008; Seibel, 2016)</w:t>
      </w:r>
      <w:r w:rsidR="00D627DA">
        <w:fldChar w:fldCharType="end"/>
      </w:r>
      <w:r w:rsidR="00D627DA">
        <w:t>.</w:t>
      </w:r>
      <w:r>
        <w:t xml:space="preserve"> Negative impacts to respiratory physiology</w:t>
      </w:r>
      <w:r w:rsidR="002B305A">
        <w:t xml:space="preserve"> make it more difficult to obtain oxygen from the environment and may</w:t>
      </w:r>
      <w:r>
        <w:t xml:space="preserve"> limit </w:t>
      </w:r>
      <w:r w:rsidR="002B305A">
        <w:t>aerobic energy production</w:t>
      </w:r>
      <w:r>
        <w:t>.</w:t>
      </w:r>
      <w:r w:rsidR="002B305A">
        <w:t xml:space="preserve">  This has been shown in crab, squid, fish, and </w:t>
      </w:r>
      <w:proofErr w:type="spellStart"/>
      <w:r w:rsidR="00D90557">
        <w:t>sipunculids</w:t>
      </w:r>
      <w:proofErr w:type="spellEnd"/>
      <w:r w:rsidR="00D90557">
        <w:t xml:space="preserve"> </w:t>
      </w:r>
      <w:r w:rsidR="00E952D6">
        <w:fldChar w:fldCharType="begin">
          <w:fldData xml:space="preserve">PEVuZE5vdGU+PENpdGU+PEF1dGhvcj5NZXR6Z2VyPC9BdXRob3I+PFllYXI+MjAwNzwvWWVhcj48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=
</w:fldData>
        </w:fldChar>
      </w:r>
      <w:r w:rsidR="00D90557">
        <w:instrText xml:space="preserve"> ADDIN EN.CITE </w:instrText>
      </w:r>
      <w:r w:rsidR="00D90557">
        <w:fldChar w:fldCharType="begin">
          <w:fldData xml:space="preserve">PEVuZE5vdGU+PENpdGU+PEF1dGhvcj5NZXR6Z2VyPC9BdXRob3I+PFllYXI+MjAwNzwvWWVhcj48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=
</w:fldData>
        </w:fldChar>
      </w:r>
      <w:r w:rsidR="00D90557">
        <w:instrText xml:space="preserve"> ADDIN EN.CITE.DATA </w:instrText>
      </w:r>
      <w:r w:rsidR="00D90557">
        <w:fldChar w:fldCharType="end"/>
      </w:r>
      <w:r w:rsidR="00E952D6">
        <w:fldChar w:fldCharType="separate"/>
      </w:r>
      <w:r w:rsidR="00D90557">
        <w:rPr>
          <w:noProof/>
        </w:rPr>
        <w:t>(Pörtner</w:t>
      </w:r>
      <w:r w:rsidR="00D90557" w:rsidRPr="00D90557">
        <w:rPr>
          <w:i/>
          <w:noProof/>
        </w:rPr>
        <w:t xml:space="preserve"> et al.</w:t>
      </w:r>
      <w:r w:rsidR="00D90557">
        <w:rPr>
          <w:noProof/>
        </w:rPr>
        <w:t>, 1998; Langenbuch and Portner, 2002; Metzger</w:t>
      </w:r>
      <w:r w:rsidR="00D90557" w:rsidRPr="00D90557">
        <w:rPr>
          <w:i/>
          <w:noProof/>
        </w:rPr>
        <w:t xml:space="preserve"> et al.</w:t>
      </w:r>
      <w:r w:rsidR="00D90557">
        <w:rPr>
          <w:noProof/>
        </w:rPr>
        <w:t>, 2007; Rosa and Seibel, 2008; Munday</w:t>
      </w:r>
      <w:r w:rsidR="00D90557" w:rsidRPr="00D90557">
        <w:rPr>
          <w:i/>
          <w:noProof/>
        </w:rPr>
        <w:t xml:space="preserve"> et al.</w:t>
      </w:r>
      <w:r w:rsidR="00D90557">
        <w:rPr>
          <w:noProof/>
        </w:rPr>
        <w:t>, 2009; Walther</w:t>
      </w:r>
      <w:r w:rsidR="00D90557" w:rsidRPr="00D90557">
        <w:rPr>
          <w:i/>
          <w:noProof/>
        </w:rPr>
        <w:t xml:space="preserve"> et al.</w:t>
      </w:r>
      <w:r w:rsidR="00D90557">
        <w:rPr>
          <w:noProof/>
        </w:rPr>
        <w:t>, 2009)</w:t>
      </w:r>
      <w:r w:rsidR="00E952D6">
        <w:fldChar w:fldCharType="end"/>
      </w:r>
      <w:r w:rsidR="001E0069">
        <w:t>.</w:t>
      </w:r>
    </w:p>
    <w:p w14:paraId="0F0EFEF4" w14:textId="77777777" w:rsidR="004D0C0C" w:rsidRDefault="004D0C0C"/>
    <w:p w14:paraId="72B554BC" w14:textId="3786E714" w:rsidR="004D0C0C" w:rsidRDefault="004D0C0C">
      <w:r>
        <w:t xml:space="preserve">Studies within cephalopods have shown </w:t>
      </w:r>
      <w:r w:rsidR="00D74A4E">
        <w:t>various, and some</w:t>
      </w:r>
      <w:r w:rsidR="00E03436">
        <w:t>times conflicting</w:t>
      </w:r>
      <w:r w:rsidR="008156D8">
        <w:t>,</w:t>
      </w:r>
      <w:r>
        <w:t xml:space="preserve"> responses to hypercapnia and the resulting low </w:t>
      </w:r>
      <w:proofErr w:type="spellStart"/>
      <w:r>
        <w:t>pH.</w:t>
      </w:r>
      <w:proofErr w:type="spellEnd"/>
      <w:r w:rsidR="00D74A4E">
        <w:t xml:space="preserve"> At environmentally </w:t>
      </w:r>
      <w:r w:rsidR="00E03436">
        <w:t>relevant</w:t>
      </w:r>
      <w:r w:rsidR="00D74A4E">
        <w:t xml:space="preserve"> ranges of 700-1700 </w:t>
      </w:r>
      <w:r w:rsidR="00D74A4E">
        <w:sym w:font="Symbol" w:char="F06D"/>
      </w:r>
      <w:proofErr w:type="spellStart"/>
      <w:r w:rsidR="00D74A4E">
        <w:t>atm</w:t>
      </w:r>
      <w:proofErr w:type="spellEnd"/>
      <w:r w:rsidR="00D74A4E">
        <w:t xml:space="preserve"> </w:t>
      </w:r>
      <w:r w:rsidR="008156D8">
        <w:t xml:space="preserve">adult </w:t>
      </w:r>
      <w:r w:rsidR="00D74A4E">
        <w:t>Cuttlefish</w:t>
      </w:r>
      <w:r w:rsidR="002C38DC">
        <w:t xml:space="preserve"> </w:t>
      </w:r>
      <w:r w:rsidR="002C38DC">
        <w:rPr>
          <w:i/>
        </w:rPr>
        <w:t>Sepia officinalis</w:t>
      </w:r>
      <w:r w:rsidR="00D74A4E">
        <w:t xml:space="preserve"> show</w:t>
      </w:r>
      <w:r w:rsidR="00E03436">
        <w:t xml:space="preserve"> </w:t>
      </w:r>
      <w:r w:rsidR="00D74A4E">
        <w:t xml:space="preserve">no </w:t>
      </w:r>
      <w:r w:rsidR="00D311CE">
        <w:t xml:space="preserve">aerobic </w:t>
      </w:r>
      <w:r w:rsidR="00D74A4E">
        <w:t xml:space="preserve">metabolic response </w:t>
      </w:r>
      <w:r w:rsidR="00D74A4E">
        <w:fldChar w:fldCharType="begin"/>
      </w:r>
      <w:r w:rsidR="00D74A4E">
        <w:instrText xml:space="preserve"> ADDIN EN.CITE &lt;EndNote&gt;&lt;Cite&gt;&lt;Author&gt;Gutowska&lt;/Author&gt;&lt;Year&gt;2008&lt;/Year&gt;&lt;RecNum&gt;575&lt;/RecNum&gt;&lt;DisplayText&gt;(Gutowska&lt;style face="italic"&gt; et al.&lt;/style&gt;, 2008)&lt;/DisplayText&gt;&lt;record&gt;&lt;rec-number&gt;575&lt;/rec-number&gt;&lt;foreign-keys&gt;&lt;key app="EN" db-id="txser5rwvpdr0ae9aphvww5erfrws0sxpdfe" timestamp="1438016553"&gt;575&lt;/key&gt;&lt;/foreign-keys&gt;&lt;ref-type name="Journal Article"&gt;17&lt;/ref-type&gt;&lt;contributors&gt;&lt;authors&gt;&lt;author&gt;Gutowska, Magdalena A&lt;/author&gt;&lt;author&gt;Pörtner, Hans O&lt;/author&gt;&lt;author&gt;Melzner, Frank&lt;/author&gt;&lt;/authors&gt;&lt;/contributors&gt;&lt;titles&gt;&lt;title&gt;Growth and calcification in the cephalopod Sepia officinalis under elevated seawater pCO2&lt;/title&gt;&lt;secondary-title&gt;Marine Ecology Progress Series&lt;/secondary-title&gt;&lt;/titles&gt;&lt;periodical&gt;&lt;full-title&gt;Marine Ecology Progress Series&lt;/full-title&gt;&lt;/periodical&gt;&lt;pages&gt;303-309&lt;/pages&gt;&lt;volume&gt;373&lt;/volume&gt;&lt;dates&gt;&lt;year&gt;2008&lt;/year&gt;&lt;/dates&gt;&lt;isbn&gt;0171-8630&lt;/isbn&gt;&lt;urls&gt;&lt;/urls&gt;&lt;/record&gt;&lt;/Cite&gt;&lt;/EndNote&gt;</w:instrText>
      </w:r>
      <w:r w:rsidR="00D74A4E">
        <w:fldChar w:fldCharType="separate"/>
      </w:r>
      <w:r w:rsidR="00D74A4E">
        <w:rPr>
          <w:noProof/>
        </w:rPr>
        <w:t>(Gutowska</w:t>
      </w:r>
      <w:r w:rsidR="00D74A4E" w:rsidRPr="00D74A4E">
        <w:rPr>
          <w:i/>
          <w:noProof/>
        </w:rPr>
        <w:t xml:space="preserve"> et al.</w:t>
      </w:r>
      <w:r w:rsidR="00D74A4E">
        <w:rPr>
          <w:noProof/>
        </w:rPr>
        <w:t>, 2008)</w:t>
      </w:r>
      <w:r w:rsidR="00D74A4E">
        <w:fldChar w:fldCharType="end"/>
      </w:r>
      <w:r w:rsidR="002C38DC">
        <w:t xml:space="preserve"> </w:t>
      </w:r>
      <w:proofErr w:type="spellStart"/>
      <w:r w:rsidR="002C38DC">
        <w:t>where as</w:t>
      </w:r>
      <w:proofErr w:type="spellEnd"/>
      <w:r w:rsidR="002C38DC">
        <w:t xml:space="preserve"> embryonic </w:t>
      </w:r>
      <w:r w:rsidR="002C38DC">
        <w:rPr>
          <w:i/>
        </w:rPr>
        <w:t>S. officinalis</w:t>
      </w:r>
      <w:r w:rsidR="00D311CE">
        <w:rPr>
          <w:i/>
        </w:rPr>
        <w:t xml:space="preserve"> </w:t>
      </w:r>
      <w:r w:rsidR="00D311CE">
        <w:t>showed an</w:t>
      </w:r>
      <w:r w:rsidR="002C38DC">
        <w:t xml:space="preserve"> increase</w:t>
      </w:r>
      <w:r w:rsidR="008156D8">
        <w:t xml:space="preserve"> in routine metabolism </w:t>
      </w:r>
      <w:r w:rsidR="002C38DC">
        <w:fldChar w:fldCharType="begin"/>
      </w:r>
      <w:r w:rsidR="002C38DC">
        <w:instrText xml:space="preserve"> ADDIN EN.CITE &lt;EndNote&gt;&lt;Cite&gt;&lt;Author&gt;Rosa&lt;/Author&gt;&lt;Year&gt;2013&lt;/Year&gt;&lt;RecNum&gt;568&lt;/RecNum&gt;&lt;DisplayText&gt;(Rosa&lt;style face="italic"&gt; et al.&lt;/style&gt;, 2013)&lt;/DisplayText&gt;&lt;record&gt;&lt;rec-number&gt;568&lt;/rec-number&gt;&lt;foreign-keys&gt;&lt;key app="EN" db-id="txser5rwvpdr0ae9aphvww5erfrws0sxpdfe" timestamp="1437777081"&gt;568&lt;/key&gt;&lt;/foreign-keys&gt;&lt;ref-type name="Journal Article"&gt;17&lt;/ref-type&gt;&lt;contributors&gt;&lt;authors&gt;&lt;author&gt;Rosa, Rui&lt;/author&gt;&lt;author&gt;Trübenbach, Katja&lt;/author&gt;&lt;author&gt;Repolho, Tiago&lt;/author&gt;&lt;author&gt;Pimentel, Marta&lt;/author&gt;&lt;author&gt;Faleiro, Filipa&lt;/author&gt;&lt;author&gt;Boavida-Portugal, Joana&lt;/author&gt;&lt;author&gt;Baptista, Miguel&lt;/author&gt;&lt;author&gt;Lopes, Vanessa M&lt;/author&gt;&lt;author&gt;Dionísio, Gisela&lt;/author&gt;&lt;author&gt;Leal, Miguel Costa&lt;/author&gt;&lt;/authors&gt;&lt;/contributors&gt;&lt;titles&gt;&lt;title&gt;Lower hypoxia thresholds of cuttlefish early life stages living in a warm acidified ocean&lt;/title&gt;&lt;secondary-title&gt;Proceedings of the Royal Society of London B: Biological Sciences&lt;/secondary-title&gt;&lt;/titles&gt;&lt;periodical&gt;&lt;full-title&gt;Proceedings of the Royal Society of London B: Biological Sciences&lt;/full-title&gt;&lt;/periodical&gt;&lt;pages&gt;20131695&lt;/pages&gt;&lt;volume&gt;280&lt;/volume&gt;&lt;number&gt;1768&lt;/number&gt;&lt;dates&gt;&lt;year&gt;2013&lt;/year&gt;&lt;/dates&gt;&lt;isbn&gt;0962-8452&lt;/isbn&gt;&lt;urls&gt;&lt;/urls&gt;&lt;/record&gt;&lt;/Cite&gt;&lt;/EndNote&gt;</w:instrText>
      </w:r>
      <w:r w:rsidR="002C38DC">
        <w:fldChar w:fldCharType="separate"/>
      </w:r>
      <w:r w:rsidR="002C38DC">
        <w:rPr>
          <w:noProof/>
        </w:rPr>
        <w:t>(Rosa</w:t>
      </w:r>
      <w:r w:rsidR="002C38DC" w:rsidRPr="002C38DC">
        <w:rPr>
          <w:i/>
          <w:noProof/>
        </w:rPr>
        <w:t xml:space="preserve"> et al.</w:t>
      </w:r>
      <w:r w:rsidR="002C38DC">
        <w:rPr>
          <w:noProof/>
        </w:rPr>
        <w:t>, 2013)</w:t>
      </w:r>
      <w:r w:rsidR="002C38DC">
        <w:fldChar w:fldCharType="end"/>
      </w:r>
      <w:r w:rsidR="00E03436">
        <w:t xml:space="preserve">. </w:t>
      </w:r>
      <w:r w:rsidR="00372257">
        <w:t>In squid,</w:t>
      </w:r>
      <w:r w:rsidR="00372257" w:rsidRPr="00372257">
        <w:t xml:space="preserve"> </w:t>
      </w:r>
      <w:r w:rsidR="00372257">
        <w:t>t</w:t>
      </w:r>
      <w:r w:rsidR="00372257" w:rsidRPr="00372257">
        <w:t>he</w:t>
      </w:r>
      <w:r w:rsidR="00E03436">
        <w:t xml:space="preserve"> vertically migrating epipelagic squid </w:t>
      </w:r>
      <w:r w:rsidR="00E03436">
        <w:rPr>
          <w:i/>
        </w:rPr>
        <w:t>Dosidicus gigas</w:t>
      </w:r>
      <w:r w:rsidR="00E03436">
        <w:t xml:space="preserve"> showed metabolic depression </w:t>
      </w:r>
      <w:r w:rsidR="00E03436">
        <w:fldChar w:fldCharType="begin"/>
      </w:r>
      <w:r w:rsidR="00E03436">
        <w:instrText xml:space="preserve"> ADDIN EN.CITE &lt;EndNote&gt;&lt;Cite&gt;&lt;Author&gt;Rosa&lt;/Author&gt;&lt;Year&gt;2008&lt;/Year&gt;&lt;RecNum&gt;505&lt;/RecNum&gt;&lt;DisplayText&gt;(Rosa and Seibel, 2008)&lt;/DisplayText&gt;&lt;record&gt;&lt;rec-number&gt;505&lt;/rec-number&gt;&lt;foreign-keys&gt;&lt;key app="EN" db-id="txser5rwvpdr0ae9aphvww5erfrws0sxpdfe" timestamp="1252016673"&gt;505&lt;/key&gt;&lt;/foreign-keys&gt;&lt;ref-type name="Journal Article"&gt;17&lt;/ref-type&gt;&lt;contributors&gt;&lt;authors&gt;&lt;author&gt;Rosa, R&lt;/author&gt;&lt;author&gt;Seibel, BA&lt;/author&gt;&lt;/authors&gt;&lt;/contributors&gt;&lt;titles&gt;&lt;title&gt;Synergistic effects of climate-related variables suggest future physiological impairment in a top oceanic predator&lt;/title&gt;&lt;secondary-title&gt;Proceedings of the National Academy of Sciences&lt;/secondary-title&gt;&lt;/titles&gt;&lt;periodical&gt;&lt;full-title&gt;Proceedings of the National Academy of Sciences&lt;/full-title&gt;&lt;/periodical&gt;&lt;pages&gt;20776&lt;/pages&gt;&lt;volume&gt;105&lt;/volume&gt;&lt;number&gt;52&lt;/number&gt;&lt;dates&gt;&lt;year&gt;2008&lt;/year&gt;&lt;/dates&gt;&lt;urls&gt;&lt;/urls&gt;&lt;/record&gt;&lt;/Cite&gt;&lt;/EndNote&gt;</w:instrText>
      </w:r>
      <w:r w:rsidR="00E03436">
        <w:fldChar w:fldCharType="separate"/>
      </w:r>
      <w:r w:rsidR="00E03436">
        <w:rPr>
          <w:noProof/>
        </w:rPr>
        <w:t>(Rosa and Seibel, 2008)</w:t>
      </w:r>
      <w:r w:rsidR="00E03436">
        <w:fldChar w:fldCharType="end"/>
      </w:r>
      <w:r w:rsidR="00E03436">
        <w:t xml:space="preserve"> </w:t>
      </w:r>
      <w:proofErr w:type="spellStart"/>
      <w:r w:rsidR="008156D8">
        <w:t>where as</w:t>
      </w:r>
      <w:proofErr w:type="spellEnd"/>
      <w:r w:rsidR="008156D8">
        <w:t xml:space="preserve"> the </w:t>
      </w:r>
      <w:r w:rsidR="00E03436">
        <w:t xml:space="preserve">near-shore reef squid </w:t>
      </w:r>
      <w:proofErr w:type="spellStart"/>
      <w:r w:rsidR="00E03436">
        <w:rPr>
          <w:i/>
        </w:rPr>
        <w:t>Sepioteuthis</w:t>
      </w:r>
      <w:proofErr w:type="spellEnd"/>
      <w:r w:rsidR="00E03436">
        <w:rPr>
          <w:i/>
        </w:rPr>
        <w:t xml:space="preserve"> </w:t>
      </w:r>
      <w:proofErr w:type="spellStart"/>
      <w:r w:rsidR="00E03436">
        <w:rPr>
          <w:i/>
        </w:rPr>
        <w:t>lessoniana</w:t>
      </w:r>
      <w:proofErr w:type="spellEnd"/>
      <w:r w:rsidR="00E03436">
        <w:t xml:space="preserve"> showed no change in metabolism.  The benthic octopus </w:t>
      </w:r>
      <w:proofErr w:type="spellStart"/>
      <w:r w:rsidR="00E03436">
        <w:rPr>
          <w:i/>
        </w:rPr>
        <w:t>Octopus</w:t>
      </w:r>
      <w:proofErr w:type="spellEnd"/>
      <w:r w:rsidR="00E03436">
        <w:rPr>
          <w:i/>
        </w:rPr>
        <w:t xml:space="preserve"> rubescens </w:t>
      </w:r>
      <w:r w:rsidR="00E03436">
        <w:t xml:space="preserve">had a short term (24 hour) increase in metabolism which then returned to pre-exposure levels </w:t>
      </w:r>
      <w:r w:rsidR="00E03436">
        <w:fldChar w:fldCharType="begin"/>
      </w:r>
      <w:r w:rsidR="00E03436">
        <w:instrText xml:space="preserve"> ADDIN EN.CITE &lt;EndNote&gt;&lt;Cite&gt;&lt;Author&gt;Onthank&lt;/Author&gt;&lt;Year&gt;2020&lt;/Year&gt;&lt;RecNum&gt;607&lt;/RecNum&gt;&lt;DisplayText&gt;(Onthank&lt;style face="italic"&gt; et al.&lt;/style&gt;, 2020)&lt;/DisplayText&gt;&lt;record&gt;&lt;rec-number&gt;607&lt;/rec-number&gt;&lt;foreign-keys&gt;&lt;key app="EN" db-id="txser5rwvpdr0ae9aphvww5erfrws0sxpdfe" timestamp="1607110774"&gt;607&lt;/key&gt;&lt;/foreign-keys&gt;&lt;ref-type name="Journal Article"&gt;17&lt;/ref-type&gt;&lt;contributors&gt;&lt;authors&gt;&lt;author&gt;Onthank, Kirt L&lt;/author&gt;&lt;author&gt;Trueblood, Lloyd A&lt;/author&gt;&lt;author&gt;Schrock-Duff, Taylir&lt;/author&gt;&lt;author&gt;Kore, Lydia G&lt;/author&gt;&lt;/authors&gt;&lt;/contributors&gt;&lt;titles&gt;&lt;title&gt;Impact of Short-and Long-Term Exposure to Elevated Seawater Pco2 on Metabolic Rate and Hypoxia Tolerance in Octopus rubescens&lt;/title&gt;&lt;secondary-title&gt;Physiological and Biochemical Zoology&lt;/secondary-title&gt;&lt;/titles&gt;&lt;periodical&gt;&lt;full-title&gt;Physiological and Biochemical Zoology&lt;/full-title&gt;&lt;/periodical&gt;&lt;pages&gt;1-11&lt;/pages&gt;&lt;volume&gt;94&lt;/volume&gt;&lt;number&gt;1&lt;/number&gt;&lt;dates&gt;&lt;year&gt;2020&lt;/year&gt;&lt;/dates&gt;&lt;isbn&gt;1522-2152&lt;/isbn&gt;&lt;urls&gt;&lt;/urls&gt;&lt;/record&gt;&lt;/Cite&gt;&lt;/EndNote&gt;</w:instrText>
      </w:r>
      <w:r w:rsidR="00E03436">
        <w:fldChar w:fldCharType="separate"/>
      </w:r>
      <w:r w:rsidR="00E03436">
        <w:rPr>
          <w:noProof/>
        </w:rPr>
        <w:t>(Onthank</w:t>
      </w:r>
      <w:r w:rsidR="00E03436" w:rsidRPr="00E03436">
        <w:rPr>
          <w:i/>
          <w:noProof/>
        </w:rPr>
        <w:t xml:space="preserve"> et al.</w:t>
      </w:r>
      <w:r w:rsidR="00E03436">
        <w:rPr>
          <w:noProof/>
        </w:rPr>
        <w:t>, 2020)</w:t>
      </w:r>
      <w:r w:rsidR="00E03436">
        <w:fldChar w:fldCharType="end"/>
      </w:r>
      <w:r w:rsidR="00372257">
        <w:t>.</w:t>
      </w:r>
    </w:p>
    <w:p w14:paraId="490005D9" w14:textId="20ED2269" w:rsidR="002C38DC" w:rsidRDefault="002C38DC"/>
    <w:p w14:paraId="444DE20C" w14:textId="340B6B2E" w:rsidR="002C38DC" w:rsidRPr="00E03436" w:rsidRDefault="00D311CE">
      <w:r>
        <w:t xml:space="preserve">Because of the relatively few studies </w:t>
      </w:r>
      <w:r w:rsidR="00FB13EB">
        <w:t xml:space="preserve">of the effect of hypercapnia on cephalopods physiology </w:t>
      </w:r>
      <w:r>
        <w:t>i</w:t>
      </w:r>
      <w:r w:rsidR="002C38DC">
        <w:t>t is unclear if the variation in response is due to phylogeny,</w:t>
      </w:r>
      <w:r w:rsidR="008156D8">
        <w:t xml:space="preserve"> life stage,</w:t>
      </w:r>
      <w:r w:rsidR="002C38DC">
        <w:t xml:space="preserve"> </w:t>
      </w:r>
      <w:r>
        <w:t>habitat</w:t>
      </w:r>
      <w:r w:rsidR="002C38DC">
        <w:t>, or some other factor.  The decrease in aerobic metabolism seen i</w:t>
      </w:r>
      <w:r w:rsidR="00902105">
        <w:t xml:space="preserve">n some species of </w:t>
      </w:r>
      <w:r w:rsidR="002C38DC">
        <w:t xml:space="preserve">squid has been attributed to limitations of their respiratory pigments </w:t>
      </w:r>
      <w:r>
        <w:fldChar w:fldCharType="begin"/>
      </w:r>
      <w:r>
        <w:instrText xml:space="preserve"> ADDIN EN.CITE &lt;EndNote&gt;&lt;Cite&gt;&lt;Author&gt;Seibel&lt;/Author&gt;&lt;Year&gt;2013&lt;/Year&gt;&lt;RecNum&gt;594&lt;/RecNum&gt;&lt;DisplayText&gt;(Seibel, 2013)&lt;/DisplayText&gt;&lt;record&gt;&lt;rec-number&gt;594&lt;/rec-number&gt;&lt;foreign-keys&gt;&lt;key app="EN" db-id="txser5rwvpdr0ae9aphvww5erfrws0sxpdfe" timestamp="1443733374"&gt;594&lt;/key&gt;&lt;/foreign-keys&gt;&lt;ref-type name="Journal Article"&gt;17&lt;/ref-type&gt;&lt;contributors&gt;&lt;authors&gt;&lt;author&gt;Seibel, Brad A.&lt;/author&gt;&lt;/authors&gt;&lt;/contributors&gt;&lt;titles&gt;&lt;title&gt;The jumbo squid, Dosidicus gigas (Ommastrephidae), living in oxygen minimum zones II: Blood–oxygen binding&lt;/title&gt;&lt;secondary-title&gt;Deep Sea Research Part II: Topical Studies in Oceanography&lt;/secondary-title&gt;&lt;/titles&gt;&lt;periodical&gt;&lt;full-title&gt;Deep Sea Research Part II: Topical Studies in Oceanography&lt;/full-title&gt;&lt;/periodical&gt;&lt;pages&gt;139-144&lt;/pages&gt;&lt;volume&gt;95&lt;/volume&gt;&lt;keywords&gt;&lt;keyword&gt;Oxygen minimum zones&lt;/keyword&gt;&lt;keyword&gt;Hypoxia&lt;/keyword&gt;&lt;keyword&gt;Hemocyanin&lt;/keyword&gt;&lt;keyword&gt;Cephalopoda&lt;/keyword&gt;&lt;keyword&gt;Ocean acidification&lt;/keyword&gt;&lt;/keywords&gt;&lt;dates&gt;&lt;year&gt;2013&lt;/year&gt;&lt;pub-dates&gt;&lt;date&gt;10/15/&lt;/date&gt;&lt;/pub-dates&gt;&lt;/dates&gt;&lt;isbn&gt;0967-0645&lt;/isbn&gt;&lt;urls&gt;&lt;related-urls&gt;&lt;url&gt;http://www.sciencedirect.com/science/article/pii/S0967064512001841&lt;/url&gt;&lt;/related-urls&gt;&lt;/urls&gt;&lt;electronic-resource-num&gt;http://dx.doi.org/10.1016/j.dsr2.2012.10.003&lt;/electronic-resource-num&gt;&lt;/record&gt;&lt;/Cite&gt;&lt;/EndNote&gt;</w:instrText>
      </w:r>
      <w:r>
        <w:fldChar w:fldCharType="separate"/>
      </w:r>
      <w:r>
        <w:rPr>
          <w:noProof/>
        </w:rPr>
        <w:t>(Seibel, 2013)</w:t>
      </w:r>
      <w:r>
        <w:fldChar w:fldCharType="end"/>
      </w:r>
      <w:r w:rsidR="008156D8">
        <w:t xml:space="preserve">.  Like other cephalopods, squid rely on </w:t>
      </w:r>
      <w:r w:rsidR="00902105">
        <w:t>hemocyanin</w:t>
      </w:r>
      <w:r w:rsidR="008156D8">
        <w:t xml:space="preserve"> for oxygen deliver</w:t>
      </w:r>
      <w:r w:rsidR="00902105">
        <w:t>y</w:t>
      </w:r>
      <w:r w:rsidR="008156D8">
        <w:t xml:space="preserve">.  This respiratory pigment has comparatively low oxygen carrying capacity </w:t>
      </w:r>
      <w:r w:rsidR="008156D8">
        <w:fldChar w:fldCharType="begin"/>
      </w:r>
      <w:r w:rsidR="008156D8">
        <w:instrText xml:space="preserve"> ADDIN EN.CITE &lt;EndNote&gt;&lt;Cite&gt;&lt;Author&gt;O&amp;apos;Dor&lt;/Author&gt;&lt;Year&gt;1991&lt;/Year&gt;&lt;RecNum&gt;26&lt;/RecNum&gt;&lt;DisplayText&gt;(O&amp;apos;Dor and Webber, 1991)&lt;/DisplayText&gt;&lt;record&gt;&lt;rec-number&gt;26&lt;/rec-number&gt;&lt;foreign-keys&gt;&lt;key app="EN" db-id="txser5rwvpdr0ae9aphvww5erfrws0sxpdfe" timestamp="0"&gt;26&lt;/key&gt;&lt;/foreign-keys&gt;&lt;ref-type name="Journal Article"&gt;17&lt;/ref-type&gt;&lt;contributors&gt;&lt;authors&gt;&lt;author&gt;O&amp;apos;Dor, R.K.&lt;/author&gt;&lt;author&gt;Webber, D.M.&lt;/author&gt;&lt;/authors&gt;&lt;/contributors&gt;&lt;titles&gt;&lt;title&gt;Invertebrate athletes: Trade-offs between transport efficiency and power density in cephalopod evolution&lt;/title&gt;&lt;secondary-title&gt;Journal of Experimental Biology&lt;/secondary-title&gt;&lt;/titles&gt;&lt;periodical&gt;&lt;full-title&gt;Journal of Experimental Biology&lt;/full-title&gt;&lt;/periodical&gt;&lt;pages&gt;93-112&lt;/pages&gt;&lt;volume&gt;160&lt;/volume&gt;&lt;keywords&gt;&lt;keyword&gt;Cephalopod swimming efficency&lt;/keyword&gt;&lt;/keywords&gt;&lt;dates&gt;&lt;year&gt;1991&lt;/year&gt;&lt;/dates&gt;&lt;urls&gt;&lt;/urls&gt;&lt;/record&gt;&lt;/Cite&gt;&lt;/EndNote&gt;</w:instrText>
      </w:r>
      <w:r w:rsidR="008156D8">
        <w:fldChar w:fldCharType="separate"/>
      </w:r>
      <w:r w:rsidR="008156D8">
        <w:rPr>
          <w:noProof/>
        </w:rPr>
        <w:t>(O'Dor and Webber, 1991)</w:t>
      </w:r>
      <w:r w:rsidR="008156D8">
        <w:fldChar w:fldCharType="end"/>
      </w:r>
      <w:r w:rsidR="008156D8">
        <w:t xml:space="preserve"> and strong Root and Bohr effects </w:t>
      </w:r>
      <w:r w:rsidR="008156D8">
        <w:fldChar w:fldCharType="begin"/>
      </w:r>
      <w:r w:rsidR="00902105">
        <w:instrText xml:space="preserve"> ADDIN EN.CITE &lt;EndNote&gt;&lt;Cite&gt;&lt;Author&gt;Bridges&lt;/Author&gt;&lt;Year&gt;1995&lt;/Year&gt;&lt;RecNum&gt;619&lt;/RecNum&gt;&lt;DisplayText&gt;(Bridges, 1995; Pörtner, 1995)&lt;/DisplayText&gt;&lt;record&gt;&lt;rec-number&gt;619&lt;/rec-number&gt;&lt;foreign-keys&gt;&lt;key app="EN" db-id="txser5rwvpdr0ae9aphvww5erfrws0sxpdfe" timestamp="1652910169"&gt;619&lt;/key&gt;&lt;/foreign-keys&gt;&lt;ref-type name="Journal Article"&gt;17&lt;/ref-type&gt;&lt;contributors&gt;&lt;authors&gt;&lt;author&gt;Bridges, CR&lt;/author&gt;&lt;/authors&gt;&lt;/contributors&gt;&lt;titles&gt;&lt;title&gt;Bohr and root effects in cephalopod haemocyanins‐paradox or pressure in Sepia officinalis?&lt;/title&gt;&lt;secondary-title&gt;Marine and Freshwater Behaviour and Physiology&lt;/secondary-title&gt;&lt;/titles&gt;&lt;periodical&gt;&lt;full-title&gt;Marine and Freshwater Behaviour and Physiology&lt;/full-title&gt;&lt;/periodical&gt;&lt;pages&gt;121-130&lt;/pages&gt;&lt;volume&gt;25&lt;/volume&gt;&lt;number&gt;1-3&lt;/number&gt;&lt;dates&gt;&lt;year&gt;1995&lt;/year&gt;&lt;/dates&gt;&lt;isbn&gt;1023-6244&lt;/isbn&gt;&lt;urls&gt;&lt;/urls&gt;&lt;/record&gt;&lt;/Cite&gt;&lt;Cite&gt;&lt;Author&gt;Pörtner&lt;/Author&gt;&lt;Year&gt;1995&lt;/Year&gt;&lt;RecNum&gt;626&lt;/RecNum&gt;&lt;record&gt;&lt;rec-number&gt;626&lt;/rec-number&gt;&lt;foreign-keys&gt;&lt;key app="EN" db-id="txser5rwvpdr0ae9aphvww5erfrws0sxpdfe" timestamp="1655319100"&gt;626&lt;/key&gt;&lt;/foreign-keys&gt;&lt;ref-type name="Journal Article"&gt;17&lt;/ref-type&gt;&lt;contributors&gt;&lt;authors&gt;&lt;author&gt;Pörtner, Hans-Otto&lt;/author&gt;&lt;/authors&gt;&lt;/contributors&gt;&lt;titles&gt;&lt;title&gt;Coordination of metabolism, acid‐base regulation and haemocyanin function in cephalopods&lt;/title&gt;&lt;secondary-title&gt;Marine and freshwater behaviour and physiology&lt;/secondary-title&gt;&lt;/titles&gt;&lt;periodical&gt;&lt;full-title&gt;Marine and Freshwater Behaviour and Physiology&lt;/full-title&gt;&lt;/periodical&gt;&lt;pages&gt;131-148&lt;/pages&gt;&lt;volume&gt;25&lt;/volume&gt;&lt;number&gt;1-3&lt;/number&gt;&lt;dates&gt;&lt;year&gt;1995&lt;/year&gt;&lt;/dates&gt;&lt;isbn&gt;1023-6244&lt;/isbn&gt;&lt;urls&gt;&lt;/urls&gt;&lt;/record&gt;&lt;/Cite&gt;&lt;/EndNote&gt;</w:instrText>
      </w:r>
      <w:r w:rsidR="008156D8">
        <w:fldChar w:fldCharType="separate"/>
      </w:r>
      <w:r w:rsidR="00902105">
        <w:rPr>
          <w:noProof/>
        </w:rPr>
        <w:t>(Bridges, 1995; Pörtner, 1995)</w:t>
      </w:r>
      <w:r w:rsidR="008156D8">
        <w:fldChar w:fldCharType="end"/>
      </w:r>
      <w:r w:rsidR="00902105">
        <w:t xml:space="preserve">. </w:t>
      </w:r>
      <w:proofErr w:type="gramStart"/>
      <w:r w:rsidR="00FB13EB">
        <w:t>However</w:t>
      </w:r>
      <w:proofErr w:type="gramEnd"/>
      <w:r w:rsidR="00FB13EB">
        <w:t xml:space="preserve"> </w:t>
      </w:r>
      <w:proofErr w:type="spellStart"/>
      <w:r w:rsidR="00FB13EB">
        <w:t>Birk</w:t>
      </w:r>
      <w:proofErr w:type="spellEnd"/>
      <w:r w:rsidR="00FB13EB">
        <w:t xml:space="preserve"> et. al., </w:t>
      </w:r>
      <w:r w:rsidR="00FB13EB">
        <w:fldChar w:fldCharType="begin"/>
      </w:r>
      <w:r w:rsidR="00FB13EB">
        <w:instrText xml:space="preserve"> ADDIN EN.CITE &lt;EndNote&gt;&lt;Cite ExcludeAuth="1"&gt;&lt;Author&gt;Birk&lt;/Author&gt;&lt;Year&gt;2018&lt;/Year&gt;&lt;RecNum&gt;627&lt;/RecNum&gt;&lt;DisplayText&gt;(2018)&lt;/DisplayText&gt;&lt;record&gt;&lt;rec-number&gt;627&lt;/rec-number&gt;&lt;foreign-keys&gt;&lt;key app="EN" db-id="txser5rwvpdr0ae9aphvww5erfrws0sxpdfe" timestamp="1655324054"&gt;627&lt;/key&gt;&lt;/foreign-keys&gt;&lt;ref-type name="Journal Article"&gt;17&lt;/ref-type&gt;&lt;contributors&gt;&lt;authors&gt;&lt;author&gt;Birk, Matthew A&lt;/author&gt;&lt;author&gt;McLean, Erin L&lt;/author&gt;&lt;author&gt;Seibel, Brad A&lt;/author&gt;&lt;/authors&gt;&lt;/contributors&gt;&lt;titles&gt;&lt;title&gt;Ocean acidification does not limit squid metabolism via blood oxygen supply&lt;/title&gt;&lt;secondary-title&gt;Journal of Experimental Biology&lt;/secondary-title&gt;&lt;/titles&gt;&lt;periodical&gt;&lt;full-title&gt;Journal of Experimental Biology&lt;/full-title&gt;&lt;/periodical&gt;&lt;pages&gt;jeb187443&lt;/pages&gt;&lt;volume&gt;221&lt;/volume&gt;&lt;number&gt;19&lt;/number&gt;&lt;dates&gt;&lt;year&gt;2018&lt;/year&gt;&lt;/dates&gt;&lt;isbn&gt;1477-9145&lt;/isbn&gt;&lt;urls&gt;&lt;/urls&gt;&lt;/record&gt;&lt;/Cite&gt;&lt;/EndNote&gt;</w:instrText>
      </w:r>
      <w:r w:rsidR="00FB13EB">
        <w:fldChar w:fldCharType="separate"/>
      </w:r>
      <w:r w:rsidR="00FB13EB">
        <w:rPr>
          <w:noProof/>
        </w:rPr>
        <w:t>(2018)</w:t>
      </w:r>
      <w:r w:rsidR="00FB13EB">
        <w:fldChar w:fldCharType="end"/>
      </w:r>
      <w:r w:rsidR="00FB13EB">
        <w:t xml:space="preserve"> </w:t>
      </w:r>
      <w:bookmarkStart w:id="0" w:name="_GoBack"/>
      <w:bookmarkEnd w:id="0"/>
    </w:p>
    <w:p w14:paraId="2D9057D2" w14:textId="77777777" w:rsidR="004D0C0C" w:rsidRDefault="004D0C0C"/>
    <w:p w14:paraId="4E2339F2" w14:textId="77777777" w:rsidR="004D0C0C" w:rsidRDefault="004D0C0C"/>
    <w:p w14:paraId="0FDE2BF2" w14:textId="25D4A881" w:rsidR="004D0C0C" w:rsidRDefault="004D0C0C">
      <w:r>
        <w:t>Cuttlefish</w:t>
      </w:r>
    </w:p>
    <w:p w14:paraId="6A511B20" w14:textId="493B0E03" w:rsidR="004D0C0C" w:rsidRDefault="004D0C0C" w:rsidP="004D0C0C">
      <w:pPr>
        <w:pStyle w:val="ListParagraph"/>
        <w:numPr>
          <w:ilvl w:val="0"/>
          <w:numId w:val="2"/>
        </w:numPr>
      </w:pPr>
      <w:r>
        <w:t>Metabolism shows no response (</w:t>
      </w:r>
      <w:proofErr w:type="spellStart"/>
      <w:r>
        <w:t>Gutowska</w:t>
      </w:r>
      <w:proofErr w:type="spellEnd"/>
      <w:r>
        <w:t xml:space="preserve"> et al 2008, )</w:t>
      </w:r>
    </w:p>
    <w:p w14:paraId="64FB2FA1" w14:textId="64FFD3A5" w:rsidR="001D4181" w:rsidRDefault="001D4181" w:rsidP="004D0C0C">
      <w:pPr>
        <w:pStyle w:val="ListParagraph"/>
        <w:numPr>
          <w:ilvl w:val="0"/>
          <w:numId w:val="2"/>
        </w:numPr>
      </w:pPr>
      <w:r>
        <w:t xml:space="preserve">Increased cuttlebone calcification </w:t>
      </w:r>
      <w:r w:rsidR="005A71E4">
        <w:t xml:space="preserve">(very high 2000-4500 </w:t>
      </w:r>
      <w:proofErr w:type="spellStart"/>
      <w:r w:rsidR="005A71E4">
        <w:t>uatm</w:t>
      </w:r>
      <w:proofErr w:type="spellEnd"/>
      <w:r w:rsidR="005A71E4">
        <w:t>)</w:t>
      </w:r>
      <w:r w:rsidR="008276B5">
        <w:t xml:space="preserve"> </w:t>
      </w:r>
      <w:proofErr w:type="spellStart"/>
      <w:r w:rsidR="008276B5">
        <w:t>Gutowska</w:t>
      </w:r>
      <w:proofErr w:type="spellEnd"/>
      <w:r w:rsidR="008276B5">
        <w:t xml:space="preserve"> 2008, Hu 2014</w:t>
      </w:r>
    </w:p>
    <w:p w14:paraId="51EEFE4A" w14:textId="77777777" w:rsidR="004D0C0C" w:rsidRDefault="004D0C0C"/>
    <w:p w14:paraId="4ED0DFE2" w14:textId="77777777" w:rsidR="004D0C0C" w:rsidRDefault="004D0C0C">
      <w:r>
        <w:t>Squid</w:t>
      </w:r>
    </w:p>
    <w:p w14:paraId="4477742F" w14:textId="4BED5CBF" w:rsidR="001D4181" w:rsidRDefault="004D0C0C" w:rsidP="001D4181">
      <w:pPr>
        <w:pStyle w:val="ListParagraph"/>
        <w:numPr>
          <w:ilvl w:val="0"/>
          <w:numId w:val="1"/>
        </w:numPr>
      </w:pPr>
      <w:r>
        <w:t xml:space="preserve"> Show depressed metabolism (Rosa and Seibel 2008</w:t>
      </w:r>
      <w:r w:rsidR="001D4181">
        <w:t>)</w:t>
      </w:r>
    </w:p>
    <w:p w14:paraId="6C0BE560" w14:textId="49419B74" w:rsidR="001D4181" w:rsidRDefault="005A71E4" w:rsidP="001D4181">
      <w:pPr>
        <w:pStyle w:val="ListParagraph"/>
        <w:numPr>
          <w:ilvl w:val="0"/>
          <w:numId w:val="1"/>
        </w:numPr>
      </w:pPr>
      <w:r>
        <w:t>Calcification</w:t>
      </w:r>
      <w:r w:rsidR="001D4181">
        <w:t xml:space="preserve"> rates increase in </w:t>
      </w:r>
      <w:proofErr w:type="spellStart"/>
      <w:r w:rsidR="001D4181">
        <w:t>Doryteuthis</w:t>
      </w:r>
      <w:proofErr w:type="spellEnd"/>
      <w:r w:rsidR="001D4181">
        <w:t xml:space="preserve"> </w:t>
      </w:r>
      <w:proofErr w:type="spellStart"/>
      <w:r w:rsidR="001D4181">
        <w:t>opalescens</w:t>
      </w:r>
      <w:proofErr w:type="spellEnd"/>
    </w:p>
    <w:p w14:paraId="74F57A1E" w14:textId="7BEB41A6" w:rsidR="005A71E4" w:rsidRDefault="005A71E4" w:rsidP="001D4181">
      <w:pPr>
        <w:pStyle w:val="ListParagraph"/>
        <w:numPr>
          <w:ilvl w:val="0"/>
          <w:numId w:val="1"/>
        </w:numPr>
      </w:pPr>
      <w:proofErr w:type="spellStart"/>
      <w:r>
        <w:t>Doryteuthis</w:t>
      </w:r>
      <w:proofErr w:type="spellEnd"/>
      <w:r>
        <w:t xml:space="preserve"> </w:t>
      </w:r>
      <w:proofErr w:type="spellStart"/>
      <w:r>
        <w:t>pealii</w:t>
      </w:r>
      <w:proofErr w:type="spellEnd"/>
      <w:r>
        <w:t xml:space="preserve"> had malformed </w:t>
      </w:r>
      <w:proofErr w:type="spellStart"/>
      <w:r>
        <w:t>statoliths</w:t>
      </w:r>
      <w:proofErr w:type="spellEnd"/>
      <w:r>
        <w:t xml:space="preserve"> with </w:t>
      </w:r>
      <w:proofErr w:type="spellStart"/>
      <w:r>
        <w:t>incrased</w:t>
      </w:r>
      <w:proofErr w:type="spellEnd"/>
      <w:r>
        <w:t xml:space="preserve"> porosity (Very high)</w:t>
      </w:r>
    </w:p>
    <w:p w14:paraId="3186F3F2" w14:textId="18772DC9" w:rsidR="00D74A4E" w:rsidRDefault="00D74A4E" w:rsidP="00D74A4E">
      <w:pPr>
        <w:pStyle w:val="ListParagraph"/>
        <w:numPr>
          <w:ilvl w:val="0"/>
          <w:numId w:val="1"/>
        </w:numPr>
      </w:pPr>
      <w:proofErr w:type="spellStart"/>
      <w:r>
        <w:lastRenderedPageBreak/>
        <w:t>Sepioteuthis</w:t>
      </w:r>
      <w:proofErr w:type="spellEnd"/>
      <w:r>
        <w:t xml:space="preserve"> </w:t>
      </w:r>
      <w:proofErr w:type="spellStart"/>
      <w:r>
        <w:t>lessoniana</w:t>
      </w:r>
      <w:proofErr w:type="spellEnd"/>
      <w:r>
        <w:t xml:space="preserve"> had no change in metabolism at moderate pCO2, but </w:t>
      </w:r>
      <w:r>
        <w:t xml:space="preserve">had a decreased metabolism above 4000 </w:t>
      </w:r>
      <w:proofErr w:type="spellStart"/>
      <w:r>
        <w:t>uatm</w:t>
      </w:r>
      <w:proofErr w:type="spellEnd"/>
      <w:r>
        <w:t xml:space="preserve"> (Hu et al 2014)</w:t>
      </w:r>
    </w:p>
    <w:p w14:paraId="180E615B" w14:textId="77777777" w:rsidR="005A71E4" w:rsidRDefault="005A71E4" w:rsidP="001D4181">
      <w:pPr>
        <w:pStyle w:val="ListParagraph"/>
        <w:numPr>
          <w:ilvl w:val="0"/>
          <w:numId w:val="1"/>
        </w:numPr>
      </w:pPr>
    </w:p>
    <w:p w14:paraId="567398C3" w14:textId="77777777" w:rsidR="001D4181" w:rsidRDefault="001D4181" w:rsidP="001D4181">
      <w:pPr>
        <w:pStyle w:val="ListParagraph"/>
      </w:pPr>
    </w:p>
    <w:p w14:paraId="21A0C85F" w14:textId="7C9CC8EA" w:rsidR="00282E7D" w:rsidRPr="002A4F39" w:rsidRDefault="004D0C0C">
      <w:r>
        <w:t>Octopus</w:t>
      </w:r>
      <w:r w:rsidR="002B305A">
        <w:t xml:space="preserve"> </w:t>
      </w:r>
    </w:p>
    <w:p w14:paraId="521EAB92" w14:textId="7DA8DA06" w:rsidR="007F662D" w:rsidRDefault="007F662D"/>
    <w:p w14:paraId="51C11E27" w14:textId="78AE8F50" w:rsidR="007F662D" w:rsidRDefault="007F662D">
      <w:r>
        <w:br w:type="page"/>
      </w:r>
    </w:p>
    <w:p w14:paraId="5BBCE566" w14:textId="77777777" w:rsidR="007F662D" w:rsidRDefault="007F662D"/>
    <w:p w14:paraId="4A835EFC" w14:textId="77777777" w:rsidR="007F662D" w:rsidRDefault="007F662D"/>
    <w:p w14:paraId="6AD94AC8" w14:textId="77777777" w:rsidR="00FB13EB" w:rsidRPr="00FB13EB" w:rsidRDefault="007F662D" w:rsidP="00FB13EB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13EB" w:rsidRPr="00FB13EB">
        <w:rPr>
          <w:b/>
          <w:noProof/>
        </w:rPr>
        <w:t>Birk, M. A., E. L. McLean, and B. A. Seibel. 2018.</w:t>
      </w:r>
      <w:r w:rsidR="00FB13EB" w:rsidRPr="00FB13EB">
        <w:rPr>
          <w:noProof/>
        </w:rPr>
        <w:t xml:space="preserve"> Ocean acidification does not limit squid metabolism via blood oxygen supply. </w:t>
      </w:r>
      <w:r w:rsidR="00FB13EB" w:rsidRPr="00FB13EB">
        <w:rPr>
          <w:i/>
          <w:noProof/>
        </w:rPr>
        <w:t>Journal of Experimental Biology</w:t>
      </w:r>
      <w:r w:rsidR="00FB13EB" w:rsidRPr="00FB13EB">
        <w:rPr>
          <w:noProof/>
        </w:rPr>
        <w:t xml:space="preserve"> </w:t>
      </w:r>
      <w:r w:rsidR="00FB13EB" w:rsidRPr="00FB13EB">
        <w:rPr>
          <w:b/>
          <w:noProof/>
        </w:rPr>
        <w:t>221</w:t>
      </w:r>
      <w:r w:rsidR="00FB13EB" w:rsidRPr="00FB13EB">
        <w:rPr>
          <w:noProof/>
        </w:rPr>
        <w:t>:jeb187443.</w:t>
      </w:r>
    </w:p>
    <w:p w14:paraId="1CF77160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Bridges, C. 1995.</w:t>
      </w:r>
      <w:r w:rsidRPr="00FB13EB">
        <w:rPr>
          <w:noProof/>
        </w:rPr>
        <w:t xml:space="preserve"> Bohr and root effects in cephalopod haemocyanins‐paradox or pressure in Sepia officinalis? </w:t>
      </w:r>
      <w:r w:rsidRPr="00FB13EB">
        <w:rPr>
          <w:i/>
          <w:noProof/>
        </w:rPr>
        <w:t>Marine and Freshwater Behaviour and Phys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25</w:t>
      </w:r>
      <w:r w:rsidRPr="00FB13EB">
        <w:rPr>
          <w:noProof/>
        </w:rPr>
        <w:t>:121-130.</w:t>
      </w:r>
    </w:p>
    <w:p w14:paraId="34EFC51C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Caldeira, K., and M. E. Wickett. 2003.</w:t>
      </w:r>
      <w:r w:rsidRPr="00FB13EB">
        <w:rPr>
          <w:noProof/>
        </w:rPr>
        <w:t xml:space="preserve"> Oceanography: anthropogenic carbon and ocean pH. </w:t>
      </w:r>
      <w:r w:rsidRPr="00FB13EB">
        <w:rPr>
          <w:i/>
          <w:noProof/>
        </w:rPr>
        <w:t>Nature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425</w:t>
      </w:r>
      <w:r w:rsidRPr="00FB13EB">
        <w:rPr>
          <w:noProof/>
        </w:rPr>
        <w:t>:365-365.</w:t>
      </w:r>
    </w:p>
    <w:p w14:paraId="7301100F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Doney, S. C., V. J. Fabry, R. A. Feely, and J. A. Kleypas. 2009.</w:t>
      </w:r>
      <w:r w:rsidRPr="00FB13EB">
        <w:rPr>
          <w:noProof/>
        </w:rPr>
        <w:t xml:space="preserve"> Ocean acidification: the other CO2 problem. </w:t>
      </w:r>
      <w:r w:rsidRPr="00FB13EB">
        <w:rPr>
          <w:i/>
          <w:noProof/>
        </w:rPr>
        <w:t>Annual review of marine science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1</w:t>
      </w:r>
      <w:r w:rsidRPr="00FB13EB">
        <w:rPr>
          <w:noProof/>
        </w:rPr>
        <w:t>:169-192.</w:t>
      </w:r>
    </w:p>
    <w:p w14:paraId="1CEAFFAB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Dunn, R. J. H., D. M. Stanitski, N. Gobron, K. M. Willett, M. Ades, R. Adler, R. Allan, R. P. Allan, J. Anderson, A. Argüez, C. Arosio, J. A. Augustine, C. Azorin-Molina, J. Barichivich, J. Barnes, H. E. Beck, A. Becker, N. Bellouin, A. Benedetti, D. I. Berry, S. Blenkinsop, O. Bock, M. G. Bosilovich, O. Boucher, S. A. Buehler, L. Carrea, H. H. Christiansen, F. Chouza, J. R. Christy, E.-S. Chung, M. Coldewey-Egbers, G. P. Compo, O. R. Cooper, C. Covey, A. Crotwell, S. M. Davis, E. de Eyto, R. A. M. de Jeu, B. V. VanderSat, C. L. DeGasperi, D. Degenstein, L. Di Girolamo, M. T. Dokulil, M. G. Donat, W. A. Dorigo, I. Durre, G. S. Dutton, G. Duveiller, J. W. Elkins, V. E. Fioletov, J. Flemming, M. J. Foster, R. A. Frey, S. M. Frith, L. Froidevaux, J. Garforth, S. K. Gupta, L. Haimberger, B. D. Hall, I. Harris, A. K. Heidinger, D. L. Hemming, S.-p. Ho, D. Hubert, D. F. Hurst, I. Hüser, A. Inness, K. Isaksen, V. John, P. D. Jones, J. W. Kaiser, S. Kelly, S. Khaykin, R. Kidd, H. Kim, Z. Kipling, B. M. Kraemer, D. P. Kratz, R. S. La Fuente, X. Lan, K. O. Lantz, T. Leblanc, B. Li, N. G. Loeb, C. S. Long, D. Loyola, W. Marszelewski, B. Martens, L. May, M. Mayer, M. F. McCabe, T. R. McVicar, C. A. Mears, W. P. Menzel, C. J. Merchant, B. R. Miller, D. G. Miralles, S. A. Montzka, C. Morice, J. Mühle, R. Myneni, J. P. Nicolas, J. Noetzli, T. J. Osborn, T. Park, A. Pasik, A. M. Paterson, M. S. Pelto, S. Perkins-Kirkpatrick, G. Pétron, C. Phillips, B. Pinty, S. Po-Chedley, L. Polvani, W. Preimesberger, M. Pulkkanen, W. J. Randel, S. Rémy, L. Ricciardulli, A. D. Richardson, L. Rieger, D. A. Robinson, M. Rodell, K. H. Rosenlof, C. Roth, A. Rozanov, J. A. Rusak, O. Rusanovskaya, T. Rutishäuser, A. Sánchez-Lugo, P. Sawaengphokhai, T. Scanlon, V. Schenzinger, S. G. Schladow, R. W. Schlegel, M. Schmid, Eawag, H. B. Selkirk, S. Sharma, L. Shi, S. V. Shimaraeva, E. A. Silow, A. J. Simmons, C. A. Smith, S. L. Smith, B. J. Soden, V. Sofieva, T. H. Sparks, P. W. Stackhouse, W. Steinbrecht, D. A. Streletskiy, G. Taha, H. Telg, S. J. Thackeray, M. A. Timofeyev, K. Tourpali, M. R. Tye, R. J. van der A, R. van der Schalie, VanderSat B.V., G. van der SchrierW. Paul, G. R. van der Werf, P. Verburg, J.-P. Vernier, H. Vömel, R. S. Vose, R. Wang, S. G. Watanabe, M. Weber, G. A. Weyhenmeyer, D. Wiese, A. C. Wilber, J. D. Wild, T. Wong, R. I. Woolway, X. Yin, L. Zhao, G. Zhao, X. Zhou, J. R. Ziemke, and M. Ziese. 2020.</w:t>
      </w:r>
      <w:r w:rsidRPr="00FB13EB">
        <w:rPr>
          <w:noProof/>
        </w:rPr>
        <w:t xml:space="preserve"> Global Climate. </w:t>
      </w:r>
      <w:r w:rsidRPr="00FB13EB">
        <w:rPr>
          <w:i/>
          <w:noProof/>
        </w:rPr>
        <w:t>Bulletin of the American Meteorological Societ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101</w:t>
      </w:r>
      <w:r w:rsidRPr="00FB13EB">
        <w:rPr>
          <w:noProof/>
        </w:rPr>
        <w:t>:S9-S128.</w:t>
      </w:r>
    </w:p>
    <w:p w14:paraId="20C1BF3C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Fabry, V. J., B. A. Seibel, R. A. Feely, and J. C. Orr. 2008.</w:t>
      </w:r>
      <w:r w:rsidRPr="00FB13EB">
        <w:rPr>
          <w:noProof/>
        </w:rPr>
        <w:t xml:space="preserve"> Impacts of ocean acidification on marine fauna and ecosystem processes. </w:t>
      </w:r>
      <w:r w:rsidRPr="00FB13EB">
        <w:rPr>
          <w:i/>
          <w:noProof/>
        </w:rPr>
        <w:t>ICES Journal of Marine Science: Journal du Conseil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65</w:t>
      </w:r>
      <w:r w:rsidRPr="00FB13EB">
        <w:rPr>
          <w:noProof/>
        </w:rPr>
        <w:t>:414-432.</w:t>
      </w:r>
    </w:p>
    <w:p w14:paraId="7916B608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Gutowska, M. A., H. O. Pörtner, and F. Melzner. 2008.</w:t>
      </w:r>
      <w:r w:rsidRPr="00FB13EB">
        <w:rPr>
          <w:noProof/>
        </w:rPr>
        <w:t xml:space="preserve"> Growth and calcification in the cephalopod Sepia officinalis under elevated seawater pCO2. </w:t>
      </w:r>
      <w:r w:rsidRPr="00FB13EB">
        <w:rPr>
          <w:i/>
          <w:noProof/>
        </w:rPr>
        <w:t>Marine Ecology Progress Series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373</w:t>
      </w:r>
      <w:r w:rsidRPr="00FB13EB">
        <w:rPr>
          <w:noProof/>
        </w:rPr>
        <w:t>:303-309.</w:t>
      </w:r>
    </w:p>
    <w:p w14:paraId="5B008D97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lastRenderedPageBreak/>
        <w:t>Langenbuch, M., and H. O. Portner. 2002.</w:t>
      </w:r>
      <w:r w:rsidRPr="00FB13EB">
        <w:rPr>
          <w:noProof/>
        </w:rPr>
        <w:t xml:space="preserve"> Changes in metabolic rate and N excretion in the marine invertebrate Sipunculus nudus under conditions of environmental hypercapnia: identifying effective acid—base variables. </w:t>
      </w:r>
      <w:r w:rsidRPr="00FB13EB">
        <w:rPr>
          <w:i/>
          <w:noProof/>
        </w:rPr>
        <w:t>Journal of Experimental B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205</w:t>
      </w:r>
      <w:r w:rsidRPr="00FB13EB">
        <w:rPr>
          <w:noProof/>
        </w:rPr>
        <w:t>:1153-1160.</w:t>
      </w:r>
    </w:p>
    <w:p w14:paraId="5304BD56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Macfarling, M., D. Etheridge, C. Trudinger, P. Steele, R. Langenfelds, T. Van Ommen, A. Smith, and J. Elkins. 2006.</w:t>
      </w:r>
      <w:r w:rsidRPr="00FB13EB">
        <w:rPr>
          <w:noProof/>
        </w:rPr>
        <w:t xml:space="preserve"> Law Dome CO2, CH4 and N2O ice core records extended to 2000 years BP. </w:t>
      </w:r>
      <w:r w:rsidRPr="00FB13EB">
        <w:rPr>
          <w:i/>
          <w:noProof/>
        </w:rPr>
        <w:t>Geophysical Research Letters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33</w:t>
      </w:r>
      <w:r w:rsidRPr="00FB13EB">
        <w:rPr>
          <w:noProof/>
        </w:rPr>
        <w:t>.</w:t>
      </w:r>
    </w:p>
    <w:p w14:paraId="294C85D5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Metzger, R., F. J. Sartoris, M. Langenbuch, and H. O. Pörtner. 2007.</w:t>
      </w:r>
      <w:r w:rsidRPr="00FB13EB">
        <w:rPr>
          <w:noProof/>
        </w:rPr>
        <w:t xml:space="preserve"> Influence of elevated CO 2 concentrations on thermal tolerance of the edible crab Cancer pagurus. </w:t>
      </w:r>
      <w:r w:rsidRPr="00FB13EB">
        <w:rPr>
          <w:i/>
          <w:noProof/>
        </w:rPr>
        <w:t>Journal of Thermal B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32</w:t>
      </w:r>
      <w:r w:rsidRPr="00FB13EB">
        <w:rPr>
          <w:noProof/>
        </w:rPr>
        <w:t>:144-151.</w:t>
      </w:r>
    </w:p>
    <w:p w14:paraId="4152E843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Miller, K. I. 1985.</w:t>
      </w:r>
      <w:r w:rsidRPr="00FB13EB">
        <w:rPr>
          <w:noProof/>
        </w:rPr>
        <w:t xml:space="preserve"> Oxygen equilibria of Octopus dofleini hemocyanin. </w:t>
      </w:r>
      <w:r w:rsidRPr="00FB13EB">
        <w:rPr>
          <w:i/>
          <w:noProof/>
        </w:rPr>
        <w:t>Biochemistr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24</w:t>
      </w:r>
      <w:r w:rsidRPr="00FB13EB">
        <w:rPr>
          <w:noProof/>
        </w:rPr>
        <w:t>:4582-4586.</w:t>
      </w:r>
    </w:p>
    <w:p w14:paraId="1076ED20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Munday, P. L., D. L. Dixson, J. M. Donelson, G. P. Jones, M. S. Pratchett, G. V. Devitsina, and K. B. Døving. 2009.</w:t>
      </w:r>
      <w:r w:rsidRPr="00FB13EB">
        <w:rPr>
          <w:noProof/>
        </w:rPr>
        <w:t xml:space="preserve"> Ocean acidification impairs olfactory discrimination and homing ability of a marine fish. </w:t>
      </w:r>
      <w:r w:rsidRPr="00FB13EB">
        <w:rPr>
          <w:i/>
          <w:noProof/>
        </w:rPr>
        <w:t>Proceedings of the National Academy of Sciences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106</w:t>
      </w:r>
      <w:r w:rsidRPr="00FB13EB">
        <w:rPr>
          <w:noProof/>
        </w:rPr>
        <w:t>:1848-1852.</w:t>
      </w:r>
    </w:p>
    <w:p w14:paraId="4A2652C5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O'Dor, R. K., and D. M. Webber. 1991.</w:t>
      </w:r>
      <w:r w:rsidRPr="00FB13EB">
        <w:rPr>
          <w:noProof/>
        </w:rPr>
        <w:t xml:space="preserve"> Invertebrate athletes: Trade-offs between transport efficiency and power density in cephalopod evolution. </w:t>
      </w:r>
      <w:r w:rsidRPr="00FB13EB">
        <w:rPr>
          <w:i/>
          <w:noProof/>
        </w:rPr>
        <w:t>Journal of Experimental B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160</w:t>
      </w:r>
      <w:r w:rsidRPr="00FB13EB">
        <w:rPr>
          <w:noProof/>
        </w:rPr>
        <w:t>:93-112.</w:t>
      </w:r>
    </w:p>
    <w:p w14:paraId="162A27D4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Onthank, K. L., L. A. Trueblood, T. Schrock-Duff, and L. G. Kore. 2020.</w:t>
      </w:r>
      <w:r w:rsidRPr="00FB13EB">
        <w:rPr>
          <w:noProof/>
        </w:rPr>
        <w:t xml:space="preserve"> Impact of Short-and Long-Term Exposure to Elevated Seawater Pco2 on Metabolic Rate and Hypoxia Tolerance in Octopus rubescens. </w:t>
      </w:r>
      <w:r w:rsidRPr="00FB13EB">
        <w:rPr>
          <w:i/>
          <w:noProof/>
        </w:rPr>
        <w:t>Physiological and Biochemical Zo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94</w:t>
      </w:r>
      <w:r w:rsidRPr="00FB13EB">
        <w:rPr>
          <w:noProof/>
        </w:rPr>
        <w:t>:1-11.</w:t>
      </w:r>
    </w:p>
    <w:p w14:paraId="6C512D40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Pörtner, H.-O. 1995.</w:t>
      </w:r>
      <w:r w:rsidRPr="00FB13EB">
        <w:rPr>
          <w:noProof/>
        </w:rPr>
        <w:t xml:space="preserve"> Coordination of metabolism, acid‐base regulation and haemocyanin function in cephalopods. </w:t>
      </w:r>
      <w:r w:rsidRPr="00FB13EB">
        <w:rPr>
          <w:i/>
          <w:noProof/>
        </w:rPr>
        <w:t>Marine and freshwater behaviour and phys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25</w:t>
      </w:r>
      <w:r w:rsidRPr="00FB13EB">
        <w:rPr>
          <w:noProof/>
        </w:rPr>
        <w:t>:131-148.</w:t>
      </w:r>
    </w:p>
    <w:p w14:paraId="031FB515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Pörtner, H.-O., A. Reipschläger, and N. Heisler. 1998.</w:t>
      </w:r>
      <w:r w:rsidRPr="00FB13EB">
        <w:rPr>
          <w:noProof/>
        </w:rPr>
        <w:t xml:space="preserve"> Acid-base regulation, metabolism and energetics in Sipunculus nudus as a function of ambient carbon dioxide level. </w:t>
      </w:r>
      <w:r w:rsidRPr="00FB13EB">
        <w:rPr>
          <w:i/>
          <w:noProof/>
        </w:rPr>
        <w:t>The Journal of experimental b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201</w:t>
      </w:r>
      <w:r w:rsidRPr="00FB13EB">
        <w:rPr>
          <w:noProof/>
        </w:rPr>
        <w:t>:43-55.</w:t>
      </w:r>
    </w:p>
    <w:p w14:paraId="30557D95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Rosa, R., and B. Seibel. 2008.</w:t>
      </w:r>
      <w:r w:rsidRPr="00FB13EB">
        <w:rPr>
          <w:noProof/>
        </w:rPr>
        <w:t xml:space="preserve"> Synergistic effects of climate-related variables suggest future physiological impairment in a top oceanic predator. </w:t>
      </w:r>
      <w:r w:rsidRPr="00FB13EB">
        <w:rPr>
          <w:i/>
          <w:noProof/>
        </w:rPr>
        <w:t>Proceedings of the National Academy of Sciences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105</w:t>
      </w:r>
      <w:r w:rsidRPr="00FB13EB">
        <w:rPr>
          <w:noProof/>
        </w:rPr>
        <w:t>:20776.</w:t>
      </w:r>
    </w:p>
    <w:p w14:paraId="34F42586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Rosa, R., K. Trübenbach, T. Repolho, M. Pimentel, F. Faleiro, J. Boavida-Portugal, M. Baptista, V. M. Lopes, G. Dionísio, and M. C. Leal. 2013.</w:t>
      </w:r>
      <w:r w:rsidRPr="00FB13EB">
        <w:rPr>
          <w:noProof/>
        </w:rPr>
        <w:t xml:space="preserve"> Lower hypoxia thresholds of cuttlefish early life stages living in a warm acidified ocean. </w:t>
      </w:r>
      <w:r w:rsidRPr="00FB13EB">
        <w:rPr>
          <w:i/>
          <w:noProof/>
        </w:rPr>
        <w:t>Proceedings of the Royal Society of London B: Biological Sciences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280</w:t>
      </w:r>
      <w:r w:rsidRPr="00FB13EB">
        <w:rPr>
          <w:noProof/>
        </w:rPr>
        <w:t>:20131695.</w:t>
      </w:r>
    </w:p>
    <w:p w14:paraId="46A40C0A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Seibel, B. A. 2013.</w:t>
      </w:r>
      <w:r w:rsidRPr="00FB13EB">
        <w:rPr>
          <w:noProof/>
        </w:rPr>
        <w:t xml:space="preserve"> The jumbo squid, Dosidicus gigas (Ommastrephidae), living in oxygen minimum zones II: Blood–oxygen binding. </w:t>
      </w:r>
      <w:r w:rsidRPr="00FB13EB">
        <w:rPr>
          <w:i/>
          <w:noProof/>
        </w:rPr>
        <w:t>Deep Sea Research Part II: Topical Studies in Oceanograph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95</w:t>
      </w:r>
      <w:r w:rsidRPr="00FB13EB">
        <w:rPr>
          <w:noProof/>
        </w:rPr>
        <w:t>:139-144.</w:t>
      </w:r>
    </w:p>
    <w:p w14:paraId="3885E973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Seibel, B. A. 2016.</w:t>
      </w:r>
      <w:r w:rsidRPr="00FB13EB">
        <w:rPr>
          <w:noProof/>
        </w:rPr>
        <w:t xml:space="preserve"> Cephalopod susceptibility to asphyxiation via ocean incalescence, deoxygenation, and acidification. </w:t>
      </w:r>
      <w:r w:rsidRPr="00FB13EB">
        <w:rPr>
          <w:i/>
          <w:noProof/>
        </w:rPr>
        <w:t>Physi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31</w:t>
      </w:r>
      <w:r w:rsidRPr="00FB13EB">
        <w:rPr>
          <w:noProof/>
        </w:rPr>
        <w:t>:418-429.</w:t>
      </w:r>
    </w:p>
    <w:p w14:paraId="7038C5B2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Walther, K., F.-J. Sartoris, C. Bock, and H.-O. Pörtner. 2009.</w:t>
      </w:r>
      <w:r w:rsidRPr="00FB13EB">
        <w:rPr>
          <w:noProof/>
        </w:rPr>
        <w:t xml:space="preserve"> Impact of anthropogenic ocean acidification on thermal tolerance of the spider crab Hyas araneus. </w:t>
      </w:r>
      <w:r w:rsidRPr="00FB13EB">
        <w:rPr>
          <w:i/>
          <w:noProof/>
        </w:rPr>
        <w:t>Biogeosciences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6</w:t>
      </w:r>
      <w:r w:rsidRPr="00FB13EB">
        <w:rPr>
          <w:noProof/>
        </w:rPr>
        <w:t>:2207-2215.</w:t>
      </w:r>
    </w:p>
    <w:p w14:paraId="5C711E57" w14:textId="77777777" w:rsidR="00FB13EB" w:rsidRPr="00FB13EB" w:rsidRDefault="00FB13EB" w:rsidP="00FB13EB">
      <w:pPr>
        <w:pStyle w:val="EndNoteBibliography"/>
        <w:rPr>
          <w:noProof/>
        </w:rPr>
      </w:pPr>
      <w:r w:rsidRPr="00FB13EB">
        <w:rPr>
          <w:b/>
          <w:noProof/>
        </w:rPr>
        <w:t>Widdicombe, S., and J. I. Spicer. 2008.</w:t>
      </w:r>
      <w:r w:rsidRPr="00FB13EB">
        <w:rPr>
          <w:noProof/>
        </w:rPr>
        <w:t xml:space="preserve"> Predicting the impact of ocean acidification on benthic biodiversity: what can animal physiology tell us? </w:t>
      </w:r>
      <w:r w:rsidRPr="00FB13EB">
        <w:rPr>
          <w:i/>
          <w:noProof/>
        </w:rPr>
        <w:t>Journal of Experimental Marine Biology and Ecology</w:t>
      </w:r>
      <w:r w:rsidRPr="00FB13EB">
        <w:rPr>
          <w:noProof/>
        </w:rPr>
        <w:t xml:space="preserve"> </w:t>
      </w:r>
      <w:r w:rsidRPr="00FB13EB">
        <w:rPr>
          <w:b/>
          <w:noProof/>
        </w:rPr>
        <w:t>366</w:t>
      </w:r>
      <w:r w:rsidRPr="00FB13EB">
        <w:rPr>
          <w:noProof/>
        </w:rPr>
        <w:t>:187-197.</w:t>
      </w:r>
    </w:p>
    <w:p w14:paraId="0F5C66BE" w14:textId="4D053939" w:rsidR="00F6187F" w:rsidRPr="008D5C81" w:rsidRDefault="007F662D">
      <w:r>
        <w:fldChar w:fldCharType="end"/>
      </w:r>
    </w:p>
    <w:sectPr w:rsidR="00F6187F" w:rsidRPr="008D5C81" w:rsidSect="00C827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658D7A" w14:textId="77777777" w:rsidR="00A467BD" w:rsidRDefault="00A467BD" w:rsidP="007F46A9">
      <w:r>
        <w:separator/>
      </w:r>
    </w:p>
  </w:endnote>
  <w:endnote w:type="continuationSeparator" w:id="0">
    <w:p w14:paraId="18F379BE" w14:textId="77777777" w:rsidR="00A467BD" w:rsidRDefault="00A467BD" w:rsidP="007F46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ED1D6C" w14:textId="77777777" w:rsidR="00A467BD" w:rsidRDefault="00A467BD" w:rsidP="007F46A9">
      <w:r>
        <w:separator/>
      </w:r>
    </w:p>
  </w:footnote>
  <w:footnote w:type="continuationSeparator" w:id="0">
    <w:p w14:paraId="731187EA" w14:textId="77777777" w:rsidR="00A467BD" w:rsidRDefault="00A467BD" w:rsidP="007F46A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9F11C4F"/>
    <w:multiLevelType w:val="hybridMultilevel"/>
    <w:tmpl w:val="270443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7BF3846"/>
    <w:multiLevelType w:val="hybridMultilevel"/>
    <w:tmpl w:val="387E86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2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Bulletin_sbush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ser5rwvpdr0ae9aphvww5erfrws0sxpdfe&quot;&gt;Thesis Library-Converted&lt;record-ids&gt;&lt;item&gt;26&lt;/item&gt;&lt;item&gt;505&lt;/item&gt;&lt;item&gt;564&lt;/item&gt;&lt;item&gt;566&lt;/item&gt;&lt;item&gt;568&lt;/item&gt;&lt;item&gt;571&lt;/item&gt;&lt;item&gt;575&lt;/item&gt;&lt;item&gt;578&lt;/item&gt;&lt;item&gt;579&lt;/item&gt;&lt;item&gt;594&lt;/item&gt;&lt;item&gt;607&lt;/item&gt;&lt;item&gt;615&lt;/item&gt;&lt;item&gt;616&lt;/item&gt;&lt;item&gt;617&lt;/item&gt;&lt;item&gt;618&lt;/item&gt;&lt;item&gt;619&lt;/item&gt;&lt;item&gt;620&lt;/item&gt;&lt;item&gt;621&lt;/item&gt;&lt;item&gt;622&lt;/item&gt;&lt;item&gt;623&lt;/item&gt;&lt;item&gt;626&lt;/item&gt;&lt;item&gt;627&lt;/item&gt;&lt;/record-ids&gt;&lt;/item&gt;&lt;/Libraries&gt;"/>
  </w:docVars>
  <w:rsids>
    <w:rsidRoot w:val="008D5C81"/>
    <w:rsid w:val="00035D1F"/>
    <w:rsid w:val="00037F5F"/>
    <w:rsid w:val="00044125"/>
    <w:rsid w:val="000D460B"/>
    <w:rsid w:val="000F6C94"/>
    <w:rsid w:val="00122B22"/>
    <w:rsid w:val="0012315B"/>
    <w:rsid w:val="0013484F"/>
    <w:rsid w:val="00157E3F"/>
    <w:rsid w:val="0016137C"/>
    <w:rsid w:val="00177CC1"/>
    <w:rsid w:val="001D4181"/>
    <w:rsid w:val="001E0069"/>
    <w:rsid w:val="002371F8"/>
    <w:rsid w:val="002425F6"/>
    <w:rsid w:val="00243F32"/>
    <w:rsid w:val="00272DF9"/>
    <w:rsid w:val="00282E7D"/>
    <w:rsid w:val="00286AAD"/>
    <w:rsid w:val="00287B00"/>
    <w:rsid w:val="00291250"/>
    <w:rsid w:val="00292551"/>
    <w:rsid w:val="002A4F39"/>
    <w:rsid w:val="002A6191"/>
    <w:rsid w:val="002A7AE5"/>
    <w:rsid w:val="002B128D"/>
    <w:rsid w:val="002B2B68"/>
    <w:rsid w:val="002B305A"/>
    <w:rsid w:val="002C38DC"/>
    <w:rsid w:val="002E019A"/>
    <w:rsid w:val="003002C9"/>
    <w:rsid w:val="00305CBA"/>
    <w:rsid w:val="00313E26"/>
    <w:rsid w:val="003664E7"/>
    <w:rsid w:val="00371206"/>
    <w:rsid w:val="00372257"/>
    <w:rsid w:val="003739E9"/>
    <w:rsid w:val="003845B9"/>
    <w:rsid w:val="003A241D"/>
    <w:rsid w:val="003A33AD"/>
    <w:rsid w:val="003B2969"/>
    <w:rsid w:val="003B2FCB"/>
    <w:rsid w:val="003E065E"/>
    <w:rsid w:val="00426B11"/>
    <w:rsid w:val="00433C32"/>
    <w:rsid w:val="004410B1"/>
    <w:rsid w:val="004429D4"/>
    <w:rsid w:val="0044573E"/>
    <w:rsid w:val="00456915"/>
    <w:rsid w:val="004604F4"/>
    <w:rsid w:val="004C5387"/>
    <w:rsid w:val="004D0C0C"/>
    <w:rsid w:val="004D679A"/>
    <w:rsid w:val="005170BA"/>
    <w:rsid w:val="005346BF"/>
    <w:rsid w:val="005420EF"/>
    <w:rsid w:val="00567959"/>
    <w:rsid w:val="005A45A4"/>
    <w:rsid w:val="005A71E4"/>
    <w:rsid w:val="005E2605"/>
    <w:rsid w:val="005E4F18"/>
    <w:rsid w:val="0060275B"/>
    <w:rsid w:val="00602F52"/>
    <w:rsid w:val="00640FFD"/>
    <w:rsid w:val="00647A4C"/>
    <w:rsid w:val="00660AD9"/>
    <w:rsid w:val="00672888"/>
    <w:rsid w:val="00690D06"/>
    <w:rsid w:val="006D0D5E"/>
    <w:rsid w:val="00715585"/>
    <w:rsid w:val="00744694"/>
    <w:rsid w:val="007603B0"/>
    <w:rsid w:val="00762B17"/>
    <w:rsid w:val="00767C97"/>
    <w:rsid w:val="0077510A"/>
    <w:rsid w:val="00776E49"/>
    <w:rsid w:val="007A1D61"/>
    <w:rsid w:val="007B27C9"/>
    <w:rsid w:val="007C4B13"/>
    <w:rsid w:val="007D1EF7"/>
    <w:rsid w:val="007F0180"/>
    <w:rsid w:val="007F46A9"/>
    <w:rsid w:val="007F662D"/>
    <w:rsid w:val="00804592"/>
    <w:rsid w:val="008156D8"/>
    <w:rsid w:val="008276B5"/>
    <w:rsid w:val="008328EE"/>
    <w:rsid w:val="00844427"/>
    <w:rsid w:val="0085514B"/>
    <w:rsid w:val="008836A6"/>
    <w:rsid w:val="008D2814"/>
    <w:rsid w:val="008D4820"/>
    <w:rsid w:val="008D5C81"/>
    <w:rsid w:val="008E3777"/>
    <w:rsid w:val="00902105"/>
    <w:rsid w:val="00903A6B"/>
    <w:rsid w:val="009434A7"/>
    <w:rsid w:val="0094630F"/>
    <w:rsid w:val="00976512"/>
    <w:rsid w:val="0099570F"/>
    <w:rsid w:val="009A7BC7"/>
    <w:rsid w:val="009D2CB6"/>
    <w:rsid w:val="009E7539"/>
    <w:rsid w:val="009F2FE6"/>
    <w:rsid w:val="00A033C6"/>
    <w:rsid w:val="00A06317"/>
    <w:rsid w:val="00A165F2"/>
    <w:rsid w:val="00A25EB2"/>
    <w:rsid w:val="00A26D36"/>
    <w:rsid w:val="00A467BD"/>
    <w:rsid w:val="00A734A6"/>
    <w:rsid w:val="00A750AF"/>
    <w:rsid w:val="00AA2876"/>
    <w:rsid w:val="00AB2FBB"/>
    <w:rsid w:val="00AC2279"/>
    <w:rsid w:val="00AD6FD0"/>
    <w:rsid w:val="00B00246"/>
    <w:rsid w:val="00B21E51"/>
    <w:rsid w:val="00B315EC"/>
    <w:rsid w:val="00B574FF"/>
    <w:rsid w:val="00B669AA"/>
    <w:rsid w:val="00B70624"/>
    <w:rsid w:val="00B87A00"/>
    <w:rsid w:val="00BF055D"/>
    <w:rsid w:val="00BF134B"/>
    <w:rsid w:val="00C003A8"/>
    <w:rsid w:val="00C01551"/>
    <w:rsid w:val="00C05444"/>
    <w:rsid w:val="00C05E9A"/>
    <w:rsid w:val="00C200BB"/>
    <w:rsid w:val="00C44AA4"/>
    <w:rsid w:val="00C53260"/>
    <w:rsid w:val="00C574B0"/>
    <w:rsid w:val="00C7619B"/>
    <w:rsid w:val="00C82786"/>
    <w:rsid w:val="00C834CC"/>
    <w:rsid w:val="00C87E0B"/>
    <w:rsid w:val="00CC2E56"/>
    <w:rsid w:val="00CD3AA8"/>
    <w:rsid w:val="00CF305A"/>
    <w:rsid w:val="00CF724B"/>
    <w:rsid w:val="00D07A6E"/>
    <w:rsid w:val="00D11758"/>
    <w:rsid w:val="00D262EC"/>
    <w:rsid w:val="00D311CE"/>
    <w:rsid w:val="00D61110"/>
    <w:rsid w:val="00D627DA"/>
    <w:rsid w:val="00D63169"/>
    <w:rsid w:val="00D74A4E"/>
    <w:rsid w:val="00D90557"/>
    <w:rsid w:val="00DE55BF"/>
    <w:rsid w:val="00DF1764"/>
    <w:rsid w:val="00E03436"/>
    <w:rsid w:val="00E3159F"/>
    <w:rsid w:val="00E63B1A"/>
    <w:rsid w:val="00E735B1"/>
    <w:rsid w:val="00E77B39"/>
    <w:rsid w:val="00E952D6"/>
    <w:rsid w:val="00EA3A4A"/>
    <w:rsid w:val="00EC0E03"/>
    <w:rsid w:val="00ED6F49"/>
    <w:rsid w:val="00EF7913"/>
    <w:rsid w:val="00F430B7"/>
    <w:rsid w:val="00F43509"/>
    <w:rsid w:val="00F50019"/>
    <w:rsid w:val="00F55C23"/>
    <w:rsid w:val="00F77C65"/>
    <w:rsid w:val="00FA7C07"/>
    <w:rsid w:val="00FB13EB"/>
    <w:rsid w:val="00FC67E3"/>
    <w:rsid w:val="00FD18B0"/>
    <w:rsid w:val="00FF18AE"/>
    <w:rsid w:val="00FF2C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DEE489"/>
  <w14:defaultImageDpi w14:val="32767"/>
  <w15:chartTrackingRefBased/>
  <w15:docId w15:val="{872F1DAB-AAF3-2D41-AE3F-091F2A22D7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F662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662D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F662D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F662D"/>
    <w:rPr>
      <w:rFonts w:ascii="Calibri" w:hAnsi="Calibri" w:cs="Calibri"/>
    </w:rPr>
  </w:style>
  <w:style w:type="paragraph" w:styleId="Header">
    <w:name w:val="header"/>
    <w:basedOn w:val="Normal"/>
    <w:link w:val="HeaderChar"/>
    <w:uiPriority w:val="99"/>
    <w:unhideWhenUsed/>
    <w:rsid w:val="007F46A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46A9"/>
  </w:style>
  <w:style w:type="paragraph" w:styleId="Footer">
    <w:name w:val="footer"/>
    <w:basedOn w:val="Normal"/>
    <w:link w:val="FooterChar"/>
    <w:uiPriority w:val="99"/>
    <w:unhideWhenUsed/>
    <w:rsid w:val="007F46A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46A9"/>
  </w:style>
  <w:style w:type="paragraph" w:styleId="ListParagraph">
    <w:name w:val="List Paragraph"/>
    <w:basedOn w:val="Normal"/>
    <w:uiPriority w:val="34"/>
    <w:qFormat/>
    <w:rsid w:val="004D0C0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</TotalTime>
  <Pages>1</Pages>
  <Words>3354</Words>
  <Characters>19121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trueblo@lasierra.edu</dc:creator>
  <cp:keywords/>
  <dc:description/>
  <cp:lastModifiedBy>ltrueblo@lasierra.edu</cp:lastModifiedBy>
  <cp:revision>7</cp:revision>
  <dcterms:created xsi:type="dcterms:W3CDTF">2022-05-04T18:13:00Z</dcterms:created>
  <dcterms:modified xsi:type="dcterms:W3CDTF">2022-06-28T18:25:00Z</dcterms:modified>
</cp:coreProperties>
</file>